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F25274" w14:textId="626D5AE3" w:rsidR="00EF68AC" w:rsidRDefault="00EF68AC" w:rsidP="00EF68AC">
      <w:pPr>
        <w:pStyle w:val="Heading1"/>
      </w:pPr>
      <w:r>
        <w:t>Introduction</w:t>
      </w:r>
    </w:p>
    <w:p w14:paraId="10203EDC" w14:textId="36A531BD" w:rsidR="00290098" w:rsidRDefault="0055497D" w:rsidP="00A563CE">
      <w:pPr>
        <w:pStyle w:val="CommentText"/>
        <w:numPr>
          <w:ilvl w:val="0"/>
          <w:numId w:val="4"/>
        </w:numPr>
        <w:rPr>
          <w:sz w:val="22"/>
          <w:szCs w:val="22"/>
        </w:rPr>
      </w:pPr>
      <w:r>
        <w:rPr>
          <w:sz w:val="22"/>
          <w:szCs w:val="22"/>
        </w:rPr>
        <w:t xml:space="preserve">Competitive strategies </w:t>
      </w:r>
      <w:r w:rsidR="000D3131">
        <w:rPr>
          <w:sz w:val="22"/>
          <w:szCs w:val="22"/>
        </w:rPr>
        <w:t>drive</w:t>
      </w:r>
      <w:r>
        <w:rPr>
          <w:sz w:val="22"/>
          <w:szCs w:val="22"/>
        </w:rPr>
        <w:t xml:space="preserve"> </w:t>
      </w:r>
      <w:r w:rsidR="00996C34">
        <w:rPr>
          <w:sz w:val="22"/>
          <w:szCs w:val="22"/>
        </w:rPr>
        <w:t xml:space="preserve">vegetation </w:t>
      </w:r>
      <w:r>
        <w:rPr>
          <w:sz w:val="22"/>
          <w:szCs w:val="22"/>
        </w:rPr>
        <w:t xml:space="preserve">succession </w:t>
      </w:r>
    </w:p>
    <w:p w14:paraId="1AE9386B" w14:textId="320009E3" w:rsidR="009A6506" w:rsidRDefault="002563DC" w:rsidP="009A6506">
      <w:pPr>
        <w:pStyle w:val="CommentText"/>
        <w:numPr>
          <w:ilvl w:val="1"/>
          <w:numId w:val="4"/>
        </w:numPr>
        <w:rPr>
          <w:sz w:val="22"/>
          <w:szCs w:val="22"/>
        </w:rPr>
      </w:pPr>
      <w:r>
        <w:rPr>
          <w:sz w:val="22"/>
          <w:szCs w:val="22"/>
        </w:rPr>
        <w:t>Competition</w:t>
      </w:r>
      <w:r w:rsidR="008B2FE7">
        <w:rPr>
          <w:sz w:val="22"/>
          <w:szCs w:val="22"/>
        </w:rPr>
        <w:t xml:space="preserve"> </w:t>
      </w:r>
      <w:r w:rsidR="000D3131">
        <w:rPr>
          <w:sz w:val="22"/>
          <w:szCs w:val="22"/>
        </w:rPr>
        <w:t>is</w:t>
      </w:r>
      <w:r w:rsidR="007771A7">
        <w:rPr>
          <w:sz w:val="22"/>
          <w:szCs w:val="22"/>
        </w:rPr>
        <w:t xml:space="preserve"> one successional process </w:t>
      </w:r>
      <w:r w:rsidR="008B2FE7">
        <w:rPr>
          <w:sz w:val="22"/>
          <w:szCs w:val="22"/>
        </w:rPr>
        <w:t>that</w:t>
      </w:r>
      <w:r w:rsidR="00B951B6">
        <w:rPr>
          <w:sz w:val="22"/>
          <w:szCs w:val="22"/>
        </w:rPr>
        <w:t xml:space="preserve"> shapes resulting community</w:t>
      </w:r>
    </w:p>
    <w:p w14:paraId="52FCA6DD" w14:textId="0A323C3C" w:rsidR="00161345" w:rsidRDefault="00161345" w:rsidP="00161345">
      <w:pPr>
        <w:pStyle w:val="CommentText"/>
        <w:numPr>
          <w:ilvl w:val="2"/>
          <w:numId w:val="4"/>
        </w:numPr>
        <w:rPr>
          <w:sz w:val="22"/>
          <w:szCs w:val="22"/>
        </w:rPr>
      </w:pPr>
      <w:r>
        <w:rPr>
          <w:sz w:val="22"/>
          <w:szCs w:val="22"/>
        </w:rPr>
        <w:t>Competitive dominance results in key species holding space and defining ecosystem characteristics (</w:t>
      </w:r>
      <w:r w:rsidR="00AD62C0">
        <w:rPr>
          <w:sz w:val="22"/>
          <w:szCs w:val="22"/>
        </w:rPr>
        <w:t>e.g.,</w:t>
      </w:r>
      <w:r>
        <w:rPr>
          <w:sz w:val="22"/>
          <w:szCs w:val="22"/>
        </w:rPr>
        <w:t xml:space="preserve"> forest succession theory, </w:t>
      </w:r>
      <w:r w:rsidR="00AD62C0">
        <w:rPr>
          <w:sz w:val="22"/>
          <w:szCs w:val="22"/>
        </w:rPr>
        <w:t>keystone species</w:t>
      </w:r>
      <w:r w:rsidR="00996C34">
        <w:rPr>
          <w:sz w:val="22"/>
          <w:szCs w:val="22"/>
        </w:rPr>
        <w:t>/functional groups</w:t>
      </w:r>
      <w:r w:rsidR="00AD62C0">
        <w:rPr>
          <w:sz w:val="22"/>
          <w:szCs w:val="22"/>
        </w:rPr>
        <w:t>)</w:t>
      </w:r>
    </w:p>
    <w:p w14:paraId="7B5DAB5E" w14:textId="732CCC77" w:rsidR="00B951B6" w:rsidRDefault="00996C34" w:rsidP="00B951B6">
      <w:pPr>
        <w:pStyle w:val="CommentText"/>
        <w:numPr>
          <w:ilvl w:val="1"/>
          <w:numId w:val="4"/>
        </w:numPr>
        <w:rPr>
          <w:sz w:val="22"/>
          <w:szCs w:val="22"/>
        </w:rPr>
      </w:pPr>
      <w:r>
        <w:rPr>
          <w:sz w:val="22"/>
          <w:szCs w:val="22"/>
        </w:rPr>
        <w:t>Plant</w:t>
      </w:r>
      <w:r w:rsidR="00D10B78">
        <w:rPr>
          <w:sz w:val="22"/>
          <w:szCs w:val="22"/>
        </w:rPr>
        <w:t xml:space="preserve">s </w:t>
      </w:r>
      <w:r w:rsidR="00F82A3C">
        <w:rPr>
          <w:sz w:val="22"/>
          <w:szCs w:val="22"/>
        </w:rPr>
        <w:t>may</w:t>
      </w:r>
      <w:r w:rsidR="000D3131">
        <w:rPr>
          <w:sz w:val="22"/>
          <w:szCs w:val="22"/>
        </w:rPr>
        <w:t xml:space="preserve"> exhibit different competitive advantages through</w:t>
      </w:r>
      <w:r w:rsidR="00AD62C0">
        <w:rPr>
          <w:sz w:val="22"/>
          <w:szCs w:val="22"/>
        </w:rPr>
        <w:t xml:space="preserve"> </w:t>
      </w:r>
      <w:r w:rsidR="00D10B78">
        <w:rPr>
          <w:sz w:val="22"/>
          <w:szCs w:val="22"/>
        </w:rPr>
        <w:t>alternative</w:t>
      </w:r>
      <w:r w:rsidR="00F82A3C">
        <w:rPr>
          <w:sz w:val="22"/>
          <w:szCs w:val="22"/>
        </w:rPr>
        <w:t xml:space="preserve"> reproductive </w:t>
      </w:r>
      <w:r w:rsidR="000D3131">
        <w:rPr>
          <w:sz w:val="22"/>
          <w:szCs w:val="22"/>
        </w:rPr>
        <w:t>strategies</w:t>
      </w:r>
      <w:r w:rsidR="00F82A3C">
        <w:rPr>
          <w:sz w:val="22"/>
          <w:szCs w:val="22"/>
        </w:rPr>
        <w:t xml:space="preserve">, such as clonal reproduction or heavy seed production. </w:t>
      </w:r>
      <w:r w:rsidR="00AE70C1">
        <w:rPr>
          <w:sz w:val="22"/>
          <w:szCs w:val="22"/>
        </w:rPr>
        <w:t>Tradeoffs exist:</w:t>
      </w:r>
    </w:p>
    <w:p w14:paraId="44F89534" w14:textId="30B0660D" w:rsidR="00DD5F57" w:rsidRPr="00DD5F57" w:rsidRDefault="00AE70C1" w:rsidP="00DD5F57">
      <w:pPr>
        <w:pStyle w:val="CommentText"/>
        <w:numPr>
          <w:ilvl w:val="2"/>
          <w:numId w:val="4"/>
        </w:numPr>
        <w:rPr>
          <w:sz w:val="22"/>
          <w:szCs w:val="22"/>
        </w:rPr>
      </w:pPr>
      <w:r>
        <w:rPr>
          <w:sz w:val="22"/>
          <w:szCs w:val="22"/>
        </w:rPr>
        <w:t>O</w:t>
      </w:r>
      <w:r w:rsidR="00F82A3C">
        <w:rPr>
          <w:sz w:val="22"/>
          <w:szCs w:val="22"/>
        </w:rPr>
        <w:t>ne competitive advantage may be at the expense of another</w:t>
      </w:r>
      <w:r w:rsidR="00D10B78">
        <w:rPr>
          <w:sz w:val="22"/>
          <w:szCs w:val="22"/>
        </w:rPr>
        <w:t>, such as</w:t>
      </w:r>
      <w:r w:rsidR="00167A5E">
        <w:rPr>
          <w:sz w:val="22"/>
          <w:szCs w:val="22"/>
        </w:rPr>
        <w:t xml:space="preserve"> strong clonal expansion at expense of seed </w:t>
      </w:r>
      <w:r w:rsidR="00142CA8">
        <w:rPr>
          <w:sz w:val="22"/>
          <w:szCs w:val="22"/>
        </w:rPr>
        <w:t>limitation</w:t>
      </w:r>
      <w:r w:rsidR="00D10B78">
        <w:rPr>
          <w:sz w:val="22"/>
          <w:szCs w:val="22"/>
        </w:rPr>
        <w:t xml:space="preserve"> (</w:t>
      </w:r>
      <w:r w:rsidR="00E677F3">
        <w:rPr>
          <w:sz w:val="22"/>
          <w:szCs w:val="22"/>
        </w:rPr>
        <w:t xml:space="preserve">e.g., sp. like CALY; </w:t>
      </w:r>
      <w:r w:rsidR="00D10B78" w:rsidRPr="00D10B78">
        <w:rPr>
          <w:sz w:val="22"/>
          <w:szCs w:val="22"/>
          <w:highlight w:val="lightGray"/>
        </w:rPr>
        <w:t>CITE</w:t>
      </w:r>
      <w:r w:rsidR="00167A5E">
        <w:rPr>
          <w:sz w:val="22"/>
          <w:szCs w:val="22"/>
        </w:rPr>
        <w:t>)</w:t>
      </w:r>
      <w:r w:rsidR="00DD5F57">
        <w:rPr>
          <w:sz w:val="22"/>
          <w:szCs w:val="22"/>
        </w:rPr>
        <w:t xml:space="preserve">. Or, plants may have </w:t>
      </w:r>
      <w:r w:rsidR="00E677F3">
        <w:rPr>
          <w:sz w:val="22"/>
          <w:szCs w:val="22"/>
        </w:rPr>
        <w:t>equally strong clonal and seed reproductive capability, enabling community dominance (e.g., exotic sp.</w:t>
      </w:r>
      <w:r w:rsidR="003F47E7">
        <w:rPr>
          <w:sz w:val="22"/>
          <w:szCs w:val="22"/>
        </w:rPr>
        <w:t>;</w:t>
      </w:r>
      <w:r w:rsidR="00E677F3">
        <w:rPr>
          <w:sz w:val="22"/>
          <w:szCs w:val="22"/>
        </w:rPr>
        <w:t xml:space="preserve"> </w:t>
      </w:r>
      <w:r w:rsidR="00E677F3" w:rsidRPr="00E677F3">
        <w:rPr>
          <w:sz w:val="22"/>
          <w:szCs w:val="22"/>
          <w:highlight w:val="lightGray"/>
        </w:rPr>
        <w:t>CITE</w:t>
      </w:r>
      <w:r w:rsidR="00E677F3">
        <w:rPr>
          <w:sz w:val="22"/>
          <w:szCs w:val="22"/>
        </w:rPr>
        <w:t xml:space="preserve">). </w:t>
      </w:r>
    </w:p>
    <w:p w14:paraId="48D04C87" w14:textId="1612B016" w:rsidR="00BD3D92" w:rsidRDefault="003F47E7" w:rsidP="00F82A3C">
      <w:pPr>
        <w:pStyle w:val="CommentText"/>
        <w:numPr>
          <w:ilvl w:val="2"/>
          <w:numId w:val="4"/>
        </w:numPr>
        <w:rPr>
          <w:sz w:val="22"/>
          <w:szCs w:val="22"/>
        </w:rPr>
      </w:pPr>
      <w:r>
        <w:rPr>
          <w:sz w:val="22"/>
          <w:szCs w:val="22"/>
        </w:rPr>
        <w:t xml:space="preserve">Species presence or introduction (succession) may be enhanced or negatively affected by </w:t>
      </w:r>
      <w:r w:rsidR="008D2F77">
        <w:rPr>
          <w:sz w:val="22"/>
          <w:szCs w:val="22"/>
        </w:rPr>
        <w:t>parent plant: seed bank linkages and feedbacks (</w:t>
      </w:r>
      <w:r w:rsidR="008D2F77" w:rsidRPr="008D2F77">
        <w:rPr>
          <w:sz w:val="22"/>
          <w:szCs w:val="22"/>
          <w:highlight w:val="lightGray"/>
        </w:rPr>
        <w:t>CITE</w:t>
      </w:r>
      <w:r w:rsidR="008D2F77">
        <w:rPr>
          <w:sz w:val="22"/>
          <w:szCs w:val="22"/>
        </w:rPr>
        <w:t xml:space="preserve">). </w:t>
      </w:r>
    </w:p>
    <w:p w14:paraId="18582FE6" w14:textId="0A5FAFDD" w:rsidR="00BD3D92" w:rsidRDefault="008D2F77" w:rsidP="00BD3D92">
      <w:pPr>
        <w:pStyle w:val="CommentText"/>
        <w:numPr>
          <w:ilvl w:val="3"/>
          <w:numId w:val="4"/>
        </w:numPr>
        <w:rPr>
          <w:sz w:val="22"/>
          <w:szCs w:val="22"/>
        </w:rPr>
      </w:pPr>
      <w:r>
        <w:rPr>
          <w:sz w:val="22"/>
          <w:szCs w:val="22"/>
        </w:rPr>
        <w:t>Drivers of similarity between</w:t>
      </w:r>
      <w:r w:rsidR="00BD3D92">
        <w:rPr>
          <w:sz w:val="22"/>
          <w:szCs w:val="22"/>
        </w:rPr>
        <w:t xml:space="preserve"> seed bank</w:t>
      </w:r>
      <w:r>
        <w:rPr>
          <w:sz w:val="22"/>
          <w:szCs w:val="22"/>
        </w:rPr>
        <w:t>s</w:t>
      </w:r>
      <w:r w:rsidR="00BD3D92">
        <w:rPr>
          <w:sz w:val="22"/>
          <w:szCs w:val="22"/>
        </w:rPr>
        <w:t xml:space="preserve"> </w:t>
      </w:r>
      <w:r>
        <w:rPr>
          <w:sz w:val="22"/>
          <w:szCs w:val="22"/>
        </w:rPr>
        <w:t>and</w:t>
      </w:r>
      <w:r w:rsidR="00BD3D92">
        <w:rPr>
          <w:sz w:val="22"/>
          <w:szCs w:val="22"/>
        </w:rPr>
        <w:t xml:space="preserve"> above-ground vegetation. </w:t>
      </w:r>
    </w:p>
    <w:p w14:paraId="482F0076" w14:textId="05E52B12" w:rsidR="007D1234" w:rsidRDefault="007D1234" w:rsidP="007D1234">
      <w:pPr>
        <w:pStyle w:val="CommentText"/>
        <w:numPr>
          <w:ilvl w:val="4"/>
          <w:numId w:val="4"/>
        </w:numPr>
        <w:rPr>
          <w:sz w:val="22"/>
          <w:szCs w:val="22"/>
        </w:rPr>
      </w:pPr>
      <w:commentRangeStart w:id="0"/>
      <w:r>
        <w:rPr>
          <w:sz w:val="22"/>
          <w:szCs w:val="22"/>
        </w:rPr>
        <w:t xml:space="preserve">Dissimilarity increases </w:t>
      </w:r>
      <w:commentRangeEnd w:id="0"/>
      <w:r w:rsidR="00F44073">
        <w:rPr>
          <w:rStyle w:val="CommentReference"/>
        </w:rPr>
        <w:commentReference w:id="0"/>
      </w:r>
      <w:r>
        <w:rPr>
          <w:sz w:val="22"/>
          <w:szCs w:val="22"/>
        </w:rPr>
        <w:t xml:space="preserve">with </w:t>
      </w:r>
      <w:r w:rsidR="0083125B">
        <w:rPr>
          <w:sz w:val="22"/>
          <w:szCs w:val="22"/>
        </w:rPr>
        <w:t xml:space="preserve">greater time since disturbance in wetlands </w:t>
      </w:r>
      <w:r w:rsidR="0083125B">
        <w:rPr>
          <w:sz w:val="22"/>
          <w:szCs w:val="22"/>
        </w:rPr>
        <w:fldChar w:fldCharType="begin"/>
      </w:r>
      <w:r w:rsidR="0083125B">
        <w:rPr>
          <w:sz w:val="22"/>
          <w:szCs w:val="22"/>
        </w:rPr>
        <w:instrText xml:space="preserve"> ADDIN ZOTERO_ITEM CSL_CITATION {"citationID":"ZwastQaq","properties":{"formattedCitation":"(Hopfensperger, 2007)","plainCitation":"(Hopfensperger, 2007)","noteIndex":0},"citationItems":[{"id":219,"uris":["http://zotero.org/users/6092945/items/XV2369RC"],"itemData":{"id":219,"type":"article-journal","abstract":"The relationship between above and belowground species composition has been researched in forests, grasslands, and wetlands to understand what mechanisms control community composition. I thoroughly reviewed 108 articles published between 1945 and 2006 that summarized and provided specific values on similarities between above and belowground communities to identify common trends among ecosystems. Using Sørenson's index of similarity, I found that standing vegetation and its associated seed bank was the least similar in forest ecosystems, most similar in grasslands, and of intermediate similarity in wetlands. I also discovered that species richness was not related to seed bank – vegetation similarity in any of the three ecosystems. Disturbances were a common mechanism driving community composition in all ecosystems, where similarity decreased with time since disturbance in forest and wetland ecosystems and increased with time since disturbance in grasslands. Knowing the relationships between seed bank and standing vegetation may help conservationists to manage against exotic species, plan for community responses to disturbances, restore diversity, and better understand the resilience of an ecosystem.","container-title":"Oikos","DOI":"10.1111/j.0030-1299.2007.15818.x","ISSN":"1600-0706","issue":"9","language":"en","page":"1438-1448","source":"Wiley Online Library","title":"A review of similarity between seed bank and standing vegetation across ecosystems","volume":"116","author":[{"family":"Hopfensperger","given":"Kristine N."}],"issued":{"date-parts":[["2007"]]}}}],"schema":"https://github.com/citation-style-language/schema/raw/master/csl-citation.json"} </w:instrText>
      </w:r>
      <w:r w:rsidR="0083125B">
        <w:rPr>
          <w:sz w:val="22"/>
          <w:szCs w:val="22"/>
        </w:rPr>
        <w:fldChar w:fldCharType="separate"/>
      </w:r>
      <w:r w:rsidR="0083125B" w:rsidRPr="0083125B">
        <w:rPr>
          <w:rFonts w:ascii="Calibri" w:hAnsi="Calibri" w:cs="Calibri"/>
          <w:sz w:val="22"/>
        </w:rPr>
        <w:t>(Hopfensperger, 2007)</w:t>
      </w:r>
      <w:r w:rsidR="0083125B">
        <w:rPr>
          <w:sz w:val="22"/>
          <w:szCs w:val="22"/>
        </w:rPr>
        <w:fldChar w:fldCharType="end"/>
      </w:r>
    </w:p>
    <w:p w14:paraId="6462AA95" w14:textId="014A1256" w:rsidR="00BD3D92" w:rsidRPr="008B2FE7" w:rsidRDefault="008B2FE7" w:rsidP="00871076">
      <w:pPr>
        <w:pStyle w:val="CommentText"/>
        <w:numPr>
          <w:ilvl w:val="4"/>
          <w:numId w:val="4"/>
        </w:numPr>
        <w:rPr>
          <w:sz w:val="22"/>
          <w:szCs w:val="22"/>
        </w:rPr>
      </w:pPr>
      <w:r>
        <w:rPr>
          <w:sz w:val="22"/>
          <w:szCs w:val="22"/>
        </w:rPr>
        <w:t>L</w:t>
      </w:r>
      <w:r w:rsidR="00506586">
        <w:rPr>
          <w:sz w:val="22"/>
          <w:szCs w:val="22"/>
        </w:rPr>
        <w:t xml:space="preserve">ocal </w:t>
      </w:r>
      <w:r>
        <w:rPr>
          <w:sz w:val="22"/>
          <w:szCs w:val="22"/>
        </w:rPr>
        <w:t xml:space="preserve">seed </w:t>
      </w:r>
      <w:r w:rsidR="00506586">
        <w:rPr>
          <w:sz w:val="22"/>
          <w:szCs w:val="22"/>
        </w:rPr>
        <w:t>dispersal more likely, although vectors such as wind &amp; water dispersal can carry seeds</w:t>
      </w:r>
      <w:r w:rsidR="00400132">
        <w:rPr>
          <w:sz w:val="22"/>
          <w:szCs w:val="22"/>
        </w:rPr>
        <w:t xml:space="preserve"> to colonize new sites. </w:t>
      </w:r>
    </w:p>
    <w:p w14:paraId="68A9B08B" w14:textId="2F57D033" w:rsidR="004A191E" w:rsidRDefault="0004138A" w:rsidP="00167A5E">
      <w:pPr>
        <w:pStyle w:val="CommentText"/>
        <w:numPr>
          <w:ilvl w:val="1"/>
          <w:numId w:val="4"/>
        </w:numPr>
        <w:rPr>
          <w:sz w:val="22"/>
          <w:szCs w:val="22"/>
        </w:rPr>
      </w:pPr>
      <w:r>
        <w:rPr>
          <w:sz w:val="22"/>
          <w:szCs w:val="22"/>
        </w:rPr>
        <w:t>Should one competitive strategy (seed or clonal) be removed from the population during disturbance</w:t>
      </w:r>
      <w:r w:rsidR="004A191E">
        <w:rPr>
          <w:sz w:val="22"/>
          <w:szCs w:val="22"/>
        </w:rPr>
        <w:t xml:space="preserve">, then recovery </w:t>
      </w:r>
      <w:r w:rsidR="00820EAF">
        <w:rPr>
          <w:sz w:val="22"/>
          <w:szCs w:val="22"/>
        </w:rPr>
        <w:t xml:space="preserve">via </w:t>
      </w:r>
      <w:r w:rsidR="004A191E">
        <w:rPr>
          <w:sz w:val="22"/>
          <w:szCs w:val="22"/>
        </w:rPr>
        <w:t>succession would be</w:t>
      </w:r>
      <w:r w:rsidR="002028D5">
        <w:rPr>
          <w:sz w:val="22"/>
          <w:szCs w:val="22"/>
        </w:rPr>
        <w:t xml:space="preserve"> influenced by the relative competitive strength of remaining propagative material. </w:t>
      </w:r>
      <w:r w:rsidR="004A191E">
        <w:rPr>
          <w:sz w:val="22"/>
          <w:szCs w:val="22"/>
        </w:rPr>
        <w:t xml:space="preserve"> </w:t>
      </w:r>
      <w:r w:rsidR="002028D5">
        <w:rPr>
          <w:sz w:val="22"/>
          <w:szCs w:val="22"/>
        </w:rPr>
        <w:t xml:space="preserve">Successional outcomes may vary depending on the </w:t>
      </w:r>
      <w:r w:rsidR="00485348">
        <w:rPr>
          <w:sz w:val="22"/>
          <w:szCs w:val="22"/>
        </w:rPr>
        <w:t xml:space="preserve">composition of the available propagative sources. </w:t>
      </w:r>
    </w:p>
    <w:p w14:paraId="327B2AD9" w14:textId="77777777" w:rsidR="009B3EFB" w:rsidRDefault="004A191E" w:rsidP="009B3EFB">
      <w:pPr>
        <w:pStyle w:val="CommentText"/>
        <w:numPr>
          <w:ilvl w:val="2"/>
          <w:numId w:val="4"/>
        </w:numPr>
        <w:rPr>
          <w:sz w:val="22"/>
          <w:szCs w:val="22"/>
        </w:rPr>
      </w:pPr>
      <w:r w:rsidRPr="004A191E">
        <w:rPr>
          <w:sz w:val="22"/>
          <w:szCs w:val="22"/>
        </w:rPr>
        <w:t>For example, if clonally propagative parts were removed form habitat, recovery would be obligated to reproduce by seed (or other dispersed propagules)</w:t>
      </w:r>
      <w:r w:rsidR="00A842C0">
        <w:rPr>
          <w:sz w:val="22"/>
          <w:szCs w:val="22"/>
        </w:rPr>
        <w:t xml:space="preserve">; OR, successional </w:t>
      </w:r>
      <w:r w:rsidR="009B3EFB">
        <w:rPr>
          <w:sz w:val="22"/>
          <w:szCs w:val="22"/>
        </w:rPr>
        <w:t>outcomes may be affected by the relative rate of recovery by alternative reproductive strategies. E.g., competitive seeds could take over faster than clonal regrowth from adjacent patches</w:t>
      </w:r>
      <w:r w:rsidRPr="004A191E">
        <w:rPr>
          <w:sz w:val="22"/>
          <w:szCs w:val="22"/>
        </w:rPr>
        <w:t>.</w:t>
      </w:r>
    </w:p>
    <w:p w14:paraId="277A3902" w14:textId="3A27870C" w:rsidR="00AE70C1" w:rsidRPr="009B3EFB" w:rsidRDefault="009B3EFB" w:rsidP="009B3EFB">
      <w:pPr>
        <w:pStyle w:val="CommentText"/>
        <w:numPr>
          <w:ilvl w:val="2"/>
          <w:numId w:val="4"/>
        </w:numPr>
        <w:rPr>
          <w:sz w:val="22"/>
          <w:szCs w:val="22"/>
        </w:rPr>
      </w:pPr>
      <w:r w:rsidRPr="009B3EFB">
        <w:rPr>
          <w:sz w:val="22"/>
          <w:szCs w:val="22"/>
        </w:rPr>
        <w:t>Recovery from seed</w:t>
      </w:r>
      <w:r w:rsidR="004A191E" w:rsidRPr="009B3EFB">
        <w:rPr>
          <w:sz w:val="22"/>
          <w:szCs w:val="22"/>
        </w:rPr>
        <w:t xml:space="preserve"> r</w:t>
      </w:r>
      <w:r w:rsidR="00AE70C1" w:rsidRPr="009B3EFB">
        <w:rPr>
          <w:sz w:val="22"/>
          <w:szCs w:val="22"/>
        </w:rPr>
        <w:t xml:space="preserve">equires </w:t>
      </w:r>
      <w:r w:rsidR="004A191E" w:rsidRPr="009B3EFB">
        <w:rPr>
          <w:sz w:val="22"/>
          <w:szCs w:val="22"/>
        </w:rPr>
        <w:t xml:space="preserve">the propagule </w:t>
      </w:r>
      <w:r w:rsidR="006D09AE" w:rsidRPr="009B3EFB">
        <w:rPr>
          <w:sz w:val="22"/>
          <w:szCs w:val="22"/>
        </w:rPr>
        <w:t>to be dispersed from another population, and for those propagules to b</w:t>
      </w:r>
      <w:r w:rsidR="00167A5E" w:rsidRPr="009B3EFB">
        <w:rPr>
          <w:sz w:val="22"/>
          <w:szCs w:val="22"/>
        </w:rPr>
        <w:t xml:space="preserve">e retained </w:t>
      </w:r>
      <w:r w:rsidR="00AE70C1" w:rsidRPr="009B3EFB">
        <w:rPr>
          <w:sz w:val="22"/>
          <w:szCs w:val="22"/>
        </w:rPr>
        <w:t>in</w:t>
      </w:r>
      <w:r w:rsidR="006D09AE" w:rsidRPr="009B3EFB">
        <w:rPr>
          <w:sz w:val="22"/>
          <w:szCs w:val="22"/>
        </w:rPr>
        <w:t xml:space="preserve"> the</w:t>
      </w:r>
      <w:r w:rsidR="00AE70C1" w:rsidRPr="009B3EFB">
        <w:rPr>
          <w:sz w:val="22"/>
          <w:szCs w:val="22"/>
        </w:rPr>
        <w:t xml:space="preserve"> site to be available during succession. </w:t>
      </w:r>
    </w:p>
    <w:p w14:paraId="36E5C62D" w14:textId="42AC15A8" w:rsidR="00071711" w:rsidRPr="001B15C3" w:rsidRDefault="001F54B5" w:rsidP="00A563CE">
      <w:pPr>
        <w:pStyle w:val="CommentText"/>
        <w:numPr>
          <w:ilvl w:val="0"/>
          <w:numId w:val="4"/>
        </w:numPr>
        <w:rPr>
          <w:sz w:val="22"/>
          <w:szCs w:val="22"/>
        </w:rPr>
      </w:pPr>
      <w:r>
        <w:rPr>
          <w:sz w:val="22"/>
          <w:szCs w:val="22"/>
        </w:rPr>
        <w:t>Ecosystem capacity for recovery via succession following disturbance, and g</w:t>
      </w:r>
      <w:r w:rsidR="00A563CE" w:rsidRPr="001B15C3">
        <w:rPr>
          <w:sz w:val="22"/>
          <w:szCs w:val="22"/>
        </w:rPr>
        <w:t xml:space="preserve">razing </w:t>
      </w:r>
      <w:r w:rsidR="00071711" w:rsidRPr="001B15C3">
        <w:rPr>
          <w:sz w:val="22"/>
          <w:szCs w:val="22"/>
        </w:rPr>
        <w:t xml:space="preserve">as a form of natural </w:t>
      </w:r>
      <w:r w:rsidR="00A563CE" w:rsidRPr="001B15C3">
        <w:rPr>
          <w:sz w:val="22"/>
          <w:szCs w:val="22"/>
        </w:rPr>
        <w:t>disturbanc</w:t>
      </w:r>
      <w:r>
        <w:rPr>
          <w:sz w:val="22"/>
          <w:szCs w:val="22"/>
        </w:rPr>
        <w:t>e</w:t>
      </w:r>
    </w:p>
    <w:p w14:paraId="3697E724" w14:textId="30E486C2" w:rsidR="008465BB" w:rsidRDefault="00BC52D5" w:rsidP="001B15C3">
      <w:pPr>
        <w:pStyle w:val="CommentText"/>
        <w:numPr>
          <w:ilvl w:val="1"/>
          <w:numId w:val="4"/>
        </w:numPr>
        <w:rPr>
          <w:sz w:val="22"/>
          <w:szCs w:val="22"/>
        </w:rPr>
      </w:pPr>
      <w:r>
        <w:rPr>
          <w:sz w:val="22"/>
          <w:szCs w:val="22"/>
        </w:rPr>
        <w:t xml:space="preserve">Define </w:t>
      </w:r>
      <w:r w:rsidR="005A23C1">
        <w:rPr>
          <w:sz w:val="22"/>
          <w:szCs w:val="22"/>
        </w:rPr>
        <w:t xml:space="preserve">resilience </w:t>
      </w:r>
      <w:r>
        <w:rPr>
          <w:sz w:val="22"/>
          <w:szCs w:val="22"/>
        </w:rPr>
        <w:t>broadly as</w:t>
      </w:r>
      <w:r w:rsidR="005A23C1">
        <w:rPr>
          <w:sz w:val="22"/>
          <w:szCs w:val="22"/>
        </w:rPr>
        <w:t xml:space="preserve"> communities</w:t>
      </w:r>
      <w:r>
        <w:rPr>
          <w:sz w:val="22"/>
          <w:szCs w:val="22"/>
        </w:rPr>
        <w:t xml:space="preserve">’ </w:t>
      </w:r>
      <w:r w:rsidR="005A23C1">
        <w:rPr>
          <w:sz w:val="22"/>
          <w:szCs w:val="22"/>
        </w:rPr>
        <w:t>ability to recover following disturbance. In vegetation communities, seed/clonal strategies help post-disturbance recovery</w:t>
      </w:r>
      <w:r w:rsidR="004166A3">
        <w:rPr>
          <w:sz w:val="22"/>
          <w:szCs w:val="22"/>
        </w:rPr>
        <w:t>.</w:t>
      </w:r>
    </w:p>
    <w:p w14:paraId="68A6D6BB" w14:textId="77777777" w:rsidR="00852E1A" w:rsidRDefault="000026FC" w:rsidP="000026FC">
      <w:r w:rsidRPr="002843EA">
        <w:t>Disturbance intensity and duration can push a habitat beyond its ca</w:t>
      </w:r>
      <w:r>
        <w:t xml:space="preserve">pacity for recovery. One measure of resilience may be to assess whether the habitat returns to a pre-disturbance state following the removal of the disturbance agent. </w:t>
      </w:r>
      <w:r>
        <w:fldChar w:fldCharType="begin"/>
      </w:r>
      <w:r>
        <w:instrText xml:space="preserve"> ADDIN ZOTERO_ITEM CSL_CITATION {"citationID":"IVND6QJv","properties":{"formattedCitation":"(Standish et al., 2014)","plainCitation":"(Standish et al., 2014)","noteIndex":0},"citationItems":[{"id":1232,"uris":["http://zotero.org/users/6092945/items/5TI2J2NB"],"itemData":{"id":1232,"type":"article-journal","abstract":"Increasingly, the success of management interventions aimed at biodiversity conservation are viewed as being dependent on the ‘resilience’ of the system. Although the term ‘resilience’ is increasingly used by policy makers and environmental managers, the concept of ‘resilience’ remains vague, varied and difficult to quantify. Here we clarify what this concept means from an ecological perspective, and how it can be measured and applied to ecosystem management. We argue that thresholds of disturbance are central to measuring resilience. Thresholds are important because they offer a means to quantify how much disturbance an ecosystem can absorb before switching to another state, and so indicate whether intervention might be necessary to promote the recovery of the pre-disturbance state. We distinguish between helpful resilience, where resilience helps recovery, and unhelpful resilience where it does not, signalling the presence of a threshold and the need for intervention. Data to determine thresholds are not always available and so we consider the potential for indices of functional diversity to act as proxy measures of resilience. We also consider the contributions of connectivity and scale to resilience and how to incorporate these factors into management. We argue that linking thresholds to functional diversity indices may improve our ability to predict the resilience of ecosystems to future, potentially novel, disturbances according to their spatial and temporal scales of influence. Throughout, we provide guidance for the application of the resilience concept to ecosystem management. In doing so, we confirm its usefulness for improving biodiversity conservation in our rapidly changing world.","container-title":"Biological Conservation","DOI":"10.1016/j.biocon.2014.06.008","ISSN":"0006-3207","journalAbbreviation":"Biological Conservation","language":"en","page":"43-51","source":"ScienceDirect","title":"Resilience in ecology: Abstraction, distraction, or where the action is?","title-short":"Resilience in ecology","volume":"177","author":[{"family":"Standish","given":"Rachel J."},{"family":"Hobbs","given":"Richard J."},{"family":"Mayfield","given":"Margaret M."},{"family":"Bestelmeyer","given":"Brandon T."},{"family":"Suding","given":"Katherine N."},{"family":"Battaglia","given":"Loretta L."},{"family":"Eviner","given":"Valerie"},{"family":"Hawkes","given":"Christine V."},{"family":"Temperton","given":"Vicky M."},{"family":"Cramer","given":"Viki A."},{"family":"Harris","given":"James A."},{"family":"Funk","given":"Jennifer L."},{"family":"Thomas","given":"Peter A."}],"issued":{"date-parts":[["2014",9,1]]}}}],"schema":"https://github.com/citation-style-language/schema/raw/master/csl-citation.json"} </w:instrText>
      </w:r>
      <w:r>
        <w:fldChar w:fldCharType="separate"/>
      </w:r>
      <w:r w:rsidRPr="000026FC">
        <w:rPr>
          <w:rFonts w:ascii="Calibri" w:hAnsi="Calibri" w:cs="Calibri"/>
        </w:rPr>
        <w:t>(Standish et al., 2014)</w:t>
      </w:r>
      <w:r>
        <w:fldChar w:fldCharType="end"/>
      </w:r>
      <w:r w:rsidR="004C6B4E">
        <w:t xml:space="preserve"> </w:t>
      </w:r>
    </w:p>
    <w:p w14:paraId="376E6589" w14:textId="65C29328" w:rsidR="000026FC" w:rsidRDefault="006D3418" w:rsidP="006F424F">
      <w:pPr>
        <w:pStyle w:val="ListParagraph"/>
        <w:numPr>
          <w:ilvl w:val="1"/>
          <w:numId w:val="4"/>
        </w:numPr>
      </w:pPr>
      <w:r w:rsidRPr="006F424F">
        <w:lastRenderedPageBreak/>
        <w:t>Some ecosystems experience regular disturbance, which may be environmental (</w:t>
      </w:r>
      <w:r w:rsidR="006F424F" w:rsidRPr="006F424F">
        <w:t xml:space="preserve">estuaries), or from biotic interactions (grazing). </w:t>
      </w:r>
      <w:r w:rsidR="006F424F">
        <w:t xml:space="preserve">Either of these can </w:t>
      </w:r>
      <w:r w:rsidR="00617608" w:rsidRPr="00617608">
        <w:t>under some conditions promotes diversity/resilience/productivity (</w:t>
      </w:r>
      <w:r w:rsidR="00617608" w:rsidRPr="009035DA">
        <w:rPr>
          <w:highlight w:val="lightGray"/>
        </w:rPr>
        <w:t>CITE</w:t>
      </w:r>
      <w:r w:rsidR="00617608" w:rsidRPr="00617608">
        <w:t xml:space="preserve">).  </w:t>
      </w:r>
      <w:r w:rsidRPr="006F424F">
        <w:t>H</w:t>
      </w:r>
      <w:r w:rsidR="00E80B73" w:rsidRPr="006F424F">
        <w:t>owever</w:t>
      </w:r>
      <w:r w:rsidRPr="006F424F">
        <w:t>,</w:t>
      </w:r>
      <w:r w:rsidR="00E80B73" w:rsidRPr="006F424F">
        <w:t xml:space="preserve"> if disturbance is persistent or return intervals exceed </w:t>
      </w:r>
      <w:r w:rsidR="00E87F5C" w:rsidRPr="006F424F">
        <w:t>recovery time</w:t>
      </w:r>
      <w:r w:rsidR="00967EC8">
        <w:t>, ecosystem shifts to alternate compositional or functional states</w:t>
      </w:r>
      <w:r w:rsidR="009035DA">
        <w:t xml:space="preserve"> (</w:t>
      </w:r>
      <w:r w:rsidR="009035DA" w:rsidRPr="009035DA">
        <w:rPr>
          <w:highlight w:val="lightGray"/>
        </w:rPr>
        <w:t>CITE</w:t>
      </w:r>
      <w:r w:rsidR="009035DA">
        <w:t>)</w:t>
      </w:r>
      <w:r w:rsidR="00967EC8">
        <w:t xml:space="preserve">. </w:t>
      </w:r>
      <w:r w:rsidR="00E87F5C" w:rsidRPr="006F424F">
        <w:t xml:space="preserve"> </w:t>
      </w:r>
    </w:p>
    <w:p w14:paraId="615D11C4" w14:textId="2E1DEBB9" w:rsidR="004F5415" w:rsidRPr="001B15C3" w:rsidRDefault="00F620DD" w:rsidP="004F5415">
      <w:pPr>
        <w:pStyle w:val="CommentText"/>
        <w:numPr>
          <w:ilvl w:val="1"/>
          <w:numId w:val="4"/>
        </w:numPr>
        <w:rPr>
          <w:sz w:val="22"/>
          <w:szCs w:val="22"/>
        </w:rPr>
      </w:pPr>
      <w:r>
        <w:rPr>
          <w:sz w:val="22"/>
          <w:szCs w:val="22"/>
        </w:rPr>
        <w:t>Overstress, such as through overgrazing,</w:t>
      </w:r>
      <w:r w:rsidR="004F5415">
        <w:rPr>
          <w:sz w:val="22"/>
          <w:szCs w:val="22"/>
        </w:rPr>
        <w:t xml:space="preserve"> would lead to reduced capacity for recovery</w:t>
      </w:r>
      <w:r w:rsidR="000026FC">
        <w:rPr>
          <w:sz w:val="22"/>
          <w:szCs w:val="22"/>
        </w:rPr>
        <w:t xml:space="preserve">. In the absence of predators, over-abundant populations </w:t>
      </w:r>
      <w:r w:rsidR="008177D0">
        <w:rPr>
          <w:sz w:val="22"/>
          <w:szCs w:val="22"/>
        </w:rPr>
        <w:t>must be excluded to allow passive recovery (</w:t>
      </w:r>
      <w:r w:rsidR="008177D0" w:rsidRPr="009035DA">
        <w:rPr>
          <w:sz w:val="22"/>
          <w:szCs w:val="22"/>
          <w:highlight w:val="lightGray"/>
        </w:rPr>
        <w:t>cite</w:t>
      </w:r>
      <w:r w:rsidR="008177D0">
        <w:rPr>
          <w:sz w:val="22"/>
          <w:szCs w:val="22"/>
        </w:rPr>
        <w:t xml:space="preserve"> examples from forestry/ag/riparian lit). </w:t>
      </w:r>
    </w:p>
    <w:p w14:paraId="29B8E41E" w14:textId="12E57A72" w:rsidR="00BA1536" w:rsidRDefault="004F5415" w:rsidP="00C772C6">
      <w:pPr>
        <w:pStyle w:val="CommentText"/>
        <w:rPr>
          <w:sz w:val="22"/>
          <w:szCs w:val="22"/>
        </w:rPr>
      </w:pPr>
      <w:r w:rsidRPr="0049570B">
        <w:rPr>
          <w:sz w:val="22"/>
          <w:szCs w:val="22"/>
        </w:rPr>
        <w:t xml:space="preserve">The Green World Hypothesis </w:t>
      </w:r>
      <w:r w:rsidRPr="0049570B">
        <w:rPr>
          <w:sz w:val="22"/>
          <w:szCs w:val="22"/>
        </w:rPr>
        <w:fldChar w:fldCharType="begin"/>
      </w:r>
      <w:r w:rsidRPr="0049570B">
        <w:rPr>
          <w:sz w:val="22"/>
          <w:szCs w:val="22"/>
        </w:rPr>
        <w:instrText xml:space="preserve"> ADDIN ZOTERO_ITEM CSL_CITATION {"citationID":"uVfzWgxs","properties":{"formattedCitation":"(Hairston, Smith, &amp; Slobodkin, 1960)","plainCitation":"(Hairston, Smith, &amp; Slobodkin, 1960)","noteIndex":0},"citationItems":[{"id":2714,"uris":["http://zotero.org/users/6092945/items/ZHBVVDM8"],"itemData":{"id":2714,"type":"article-journal","abstract":"In summary, then, our general conclusions are: (1) Populations of producers, carnivores, and decomposers are limited by their respective resources in the classical density-dependent fashion. (2) Interspecific competition must necessarily exist among the members of each of these three trophic levels. (3) Herbivores are seldom food-limited, appear most often to be predator-limited, and therefore are not likely to compete for common resources.","container-title":"The American Naturalist","ISSN":"0003-0147","issue":"879","note":"publisher: [University of Chicago Press, American Society of Naturalists]","page":"421-425","source":"JSTOR","title":"Community Structure, Population Control, and Competition","volume":"94","author":[{"family":"Hairston","given":"Nelson G."},{"family":"Smith","given":"Frederick E."},{"family":"Slobodkin","given":"Lawrence B."}],"issued":{"date-parts":[["1960"]]}}}],"schema":"https://github.com/citation-style-language/schema/raw/master/csl-citation.json"} </w:instrText>
      </w:r>
      <w:r w:rsidRPr="0049570B">
        <w:rPr>
          <w:sz w:val="22"/>
          <w:szCs w:val="22"/>
        </w:rPr>
        <w:fldChar w:fldCharType="separate"/>
      </w:r>
      <w:r w:rsidRPr="0049570B">
        <w:rPr>
          <w:rFonts w:ascii="Calibri" w:hAnsi="Calibri" w:cs="Calibri"/>
          <w:sz w:val="22"/>
        </w:rPr>
        <w:t>(Hairston, Smith, &amp; Slobodkin, 1960)</w:t>
      </w:r>
      <w:r w:rsidRPr="0049570B">
        <w:rPr>
          <w:sz w:val="22"/>
          <w:szCs w:val="22"/>
        </w:rPr>
        <w:fldChar w:fldCharType="end"/>
      </w:r>
      <w:r w:rsidRPr="0049570B">
        <w:rPr>
          <w:sz w:val="22"/>
          <w:szCs w:val="22"/>
        </w:rPr>
        <w:t xml:space="preserve"> would posit that grazing pressure must be released as predators should take advantage of herbivore populations. However, if grazers are not limited by predation, then grazing p</w:t>
      </w:r>
      <w:r w:rsidRPr="008177D0">
        <w:rPr>
          <w:sz w:val="22"/>
          <w:szCs w:val="22"/>
        </w:rPr>
        <w:t xml:space="preserve">ressure can alter site ecology and thus limit the capacity of the habitat to recover </w:t>
      </w:r>
      <w:r w:rsidRPr="008177D0">
        <w:rPr>
          <w:sz w:val="22"/>
          <w:szCs w:val="22"/>
        </w:rPr>
        <w:fldChar w:fldCharType="begin"/>
      </w:r>
      <w:r w:rsidRPr="008177D0">
        <w:rPr>
          <w:sz w:val="22"/>
          <w:szCs w:val="22"/>
        </w:rPr>
        <w:instrText xml:space="preserve"> ADDIN ZOTERO_ITEM CSL_CITATION {"citationID":"FGawrlo6","properties":{"formattedCitation":"(Srivastava &amp; Jefferies, 1996)","plainCitation":"(Srivastava &amp; Jefferies, 1996)","noteIndex":0},"citationItems":[{"id":43,"uris":["http://zotero.org/users/6092945/items/XZMBYB2L"],"itemData":{"id":43,"type":"article-journal","abstract":"[1 A 2-year study is described which suggests that a positive feedback process results in the destruction of salt-marsh swards and the exposure of bare sediments at La Perouse Bay, Manitoba, Canada. Lesser snow geese initiate the process by grubbing for roots and rhizomes of salt-marsh graminoids (Puccinellia phryganodes and Carex subspathacea) in spring. The increased rates of evaporation from sediments beneath disturbed or destroyed swards in summer result in high soil salinities that adversely affect the growth of the remaining grazed plants. 2 Above-ground biomass and soil salinity differed between sites in the salt marsh. Soil salinity was inversely related to above-ground biomass and shoot density of Puccinellia phryganodes. Increased biomass led to reduced soil salinity at sites where exclosures were erected. 3 Plant growth, measured as the rate of leaf births on Puccinellia shoots, was reduced by high soil salinities at sites where exclosures were erected. 4 Leaf demography of transplanted experimental plants of Puccinellia differed in 1992, but not 1991, between plants transplanted into sites with different amounts of above-ground biomass. Leaf births and deaths were highest for plants grown in sites where above-ground biomass was high and lowest for plants transplanted into bare sites. Grazing had no effect on leaf demography in 1991 and only marginally increased the rate of leaf deaths in 1992. 5 Growth of transplanted individuals of Carex subspathacea was similarly highest at sites where the standing crop of Puccinellia and Carex was high and was lowest in bare sites. 6 Algal crusts, which formed on bare or poorly vegetated sites, also reduced the growth of Puccinellia plants. 7 The effects of this deleterious positive feedback on plant growth are discussed in relation to changes occurring in the lesser snow goose colonies at La Perouse Bay and elsewhere.]","archive":"JSTOR","container-title":"Journal of Ecology","DOI":"10.2307/2261697","ISSN":"0022-0477","issue":"1","page":"31-42","source":"JSTOR","title":"A Positive Feedback: Herbivory, Plant Growth, Salinity, and the Desertification of an Arctic Salt-Marsh","title-short":"A Positive Feedback","volume":"84","author":[{"family":"Srivastava","given":"Diane S."},{"family":"Jefferies","given":"R. L."}],"issued":{"date-parts":[["1996"]]}}}],"schema":"https://github.com/citation-style-language/schema/raw/master/csl-citation.json"} </w:instrText>
      </w:r>
      <w:r w:rsidRPr="008177D0">
        <w:rPr>
          <w:sz w:val="22"/>
          <w:szCs w:val="22"/>
        </w:rPr>
        <w:fldChar w:fldCharType="separate"/>
      </w:r>
      <w:r w:rsidRPr="008177D0">
        <w:rPr>
          <w:rFonts w:ascii="Calibri" w:hAnsi="Calibri" w:cs="Calibri"/>
          <w:sz w:val="22"/>
          <w:szCs w:val="22"/>
        </w:rPr>
        <w:t>(Srivastava &amp; Jefferies, 1996)</w:t>
      </w:r>
      <w:r w:rsidRPr="008177D0">
        <w:rPr>
          <w:sz w:val="22"/>
          <w:szCs w:val="22"/>
        </w:rPr>
        <w:fldChar w:fldCharType="end"/>
      </w:r>
      <w:r w:rsidRPr="008177D0">
        <w:rPr>
          <w:sz w:val="22"/>
          <w:szCs w:val="22"/>
        </w:rPr>
        <w:t xml:space="preserve">. </w:t>
      </w:r>
    </w:p>
    <w:p w14:paraId="202BA39C" w14:textId="550E895F" w:rsidR="001F402A" w:rsidRPr="008177D0" w:rsidRDefault="00FF363E" w:rsidP="001F402A">
      <w:pPr>
        <w:pStyle w:val="CommentText"/>
        <w:numPr>
          <w:ilvl w:val="1"/>
          <w:numId w:val="4"/>
        </w:numPr>
        <w:rPr>
          <w:sz w:val="22"/>
          <w:szCs w:val="22"/>
        </w:rPr>
      </w:pPr>
      <w:r>
        <w:rPr>
          <w:sz w:val="22"/>
          <w:szCs w:val="22"/>
        </w:rPr>
        <w:t>Interactions of different disturbance sources – some ecosystems</w:t>
      </w:r>
      <w:r w:rsidR="00320CAC">
        <w:rPr>
          <w:sz w:val="22"/>
          <w:szCs w:val="22"/>
        </w:rPr>
        <w:t xml:space="preserve"> may be highly adapted to</w:t>
      </w:r>
      <w:r w:rsidR="00BA1536">
        <w:rPr>
          <w:sz w:val="22"/>
          <w:szCs w:val="22"/>
        </w:rPr>
        <w:t xml:space="preserve"> strong</w:t>
      </w:r>
      <w:r w:rsidR="00320CAC">
        <w:rPr>
          <w:sz w:val="22"/>
          <w:szCs w:val="22"/>
        </w:rPr>
        <w:t xml:space="preserve"> disturbance if they experience </w:t>
      </w:r>
      <w:r w:rsidR="00BA1536">
        <w:rPr>
          <w:sz w:val="22"/>
          <w:szCs w:val="22"/>
        </w:rPr>
        <w:t xml:space="preserve">disturbance of varying degrees regularly. </w:t>
      </w:r>
    </w:p>
    <w:p w14:paraId="0B833AB4" w14:textId="76236955" w:rsidR="00834851" w:rsidRDefault="00C24B46" w:rsidP="00290098">
      <w:pPr>
        <w:pStyle w:val="CommentText"/>
        <w:numPr>
          <w:ilvl w:val="0"/>
          <w:numId w:val="4"/>
        </w:numPr>
        <w:rPr>
          <w:sz w:val="22"/>
          <w:szCs w:val="22"/>
        </w:rPr>
      </w:pPr>
      <w:r>
        <w:rPr>
          <w:sz w:val="22"/>
          <w:szCs w:val="22"/>
        </w:rPr>
        <w:t xml:space="preserve">Estuaries, and </w:t>
      </w:r>
      <w:r w:rsidR="003419FF">
        <w:rPr>
          <w:sz w:val="22"/>
          <w:szCs w:val="22"/>
        </w:rPr>
        <w:t xml:space="preserve">overgrazing </w:t>
      </w:r>
      <w:r w:rsidR="00653231">
        <w:rPr>
          <w:sz w:val="22"/>
          <w:szCs w:val="22"/>
        </w:rPr>
        <w:t>study</w:t>
      </w:r>
      <w:r w:rsidR="00A563CE" w:rsidRPr="00290098">
        <w:rPr>
          <w:sz w:val="22"/>
          <w:szCs w:val="22"/>
        </w:rPr>
        <w:t xml:space="preserve"> context </w:t>
      </w:r>
    </w:p>
    <w:p w14:paraId="30132BAA" w14:textId="6D3CB4B5" w:rsidR="00290098" w:rsidRPr="00834851" w:rsidRDefault="007F5791" w:rsidP="00834851">
      <w:r>
        <w:t>E</w:t>
      </w:r>
      <w:r w:rsidR="00834851">
        <w:t xml:space="preserve">stuaries </w:t>
      </w:r>
      <w:r>
        <w:t>are</w:t>
      </w:r>
      <w:r w:rsidR="00834851">
        <w:t xml:space="preserve"> ecosystems where varying degrees of natural disturbance are experienced in daily tides, seasonal storms, or over longer geomorphic timescales and processes such as marsh accretion, erosion, or subsidence </w:t>
      </w:r>
      <w:r w:rsidR="00834851">
        <w:fldChar w:fldCharType="begin"/>
      </w:r>
      <w:r w:rsidR="00834851">
        <w:instrText xml:space="preserve"> ADDIN ZOTERO_ITEM CSL_CITATION {"citationID":"mY9m1kdW","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834851">
        <w:fldChar w:fldCharType="separate"/>
      </w:r>
      <w:r w:rsidR="00834851" w:rsidRPr="00834851">
        <w:rPr>
          <w:rFonts w:ascii="Calibri" w:hAnsi="Calibri" w:cs="Calibri"/>
        </w:rPr>
        <w:t>(Pasternack, 2009)</w:t>
      </w:r>
      <w:r w:rsidR="00834851">
        <w:fldChar w:fldCharType="end"/>
      </w:r>
      <w:r w:rsidR="00834851">
        <w:t xml:space="preserve">. </w:t>
      </w:r>
      <w:r w:rsidR="00A563CE" w:rsidRPr="00834851">
        <w:t xml:space="preserve"> </w:t>
      </w:r>
      <w:r w:rsidR="00E8243D">
        <w:t>Estuaries a</w:t>
      </w:r>
      <w:r w:rsidR="00086FA0">
        <w:t>round the Salish Sea along the Pacific northwest coast of North America</w:t>
      </w:r>
      <w:r w:rsidR="00E8243D">
        <w:t xml:space="preserve"> </w:t>
      </w:r>
      <w:r>
        <w:t xml:space="preserve">may be spatially </w:t>
      </w:r>
      <w:r w:rsidR="00086FA0">
        <w:t>constrained by geography</w:t>
      </w:r>
      <w:r>
        <w:t>,</w:t>
      </w:r>
      <w:r w:rsidR="00E8243D">
        <w:t xml:space="preserve"> and</w:t>
      </w:r>
      <w:r>
        <w:t xml:space="preserve"> are often</w:t>
      </w:r>
      <w:r w:rsidR="00086FA0">
        <w:t xml:space="preserve"> </w:t>
      </w:r>
      <w:r w:rsidR="00E8243D">
        <w:t>heavily impacted by human infrastructure</w:t>
      </w:r>
      <w:r>
        <w:t xml:space="preserve"> (</w:t>
      </w:r>
      <w:r w:rsidRPr="007F5791">
        <w:rPr>
          <w:highlight w:val="lightGray"/>
        </w:rPr>
        <w:t>CITE</w:t>
      </w:r>
      <w:r>
        <w:t>)</w:t>
      </w:r>
      <w:r w:rsidR="00FC6CB5">
        <w:t xml:space="preserve">. </w:t>
      </w:r>
      <w:r w:rsidR="002B07A0">
        <w:t>However, t</w:t>
      </w:r>
      <w:r w:rsidR="00FC6CB5">
        <w:t xml:space="preserve">heir </w:t>
      </w:r>
      <w:r w:rsidR="00E8243D">
        <w:t xml:space="preserve">immense </w:t>
      </w:r>
      <w:r w:rsidR="002B07A0">
        <w:t xml:space="preserve">habitat </w:t>
      </w:r>
      <w:r w:rsidR="00E8243D">
        <w:t>value to marine species such as salmonids and shorebirds</w:t>
      </w:r>
      <w:r w:rsidR="00FC6CB5">
        <w:t xml:space="preserve"> is reflected in federal and international efforts for conservation and restoration</w:t>
      </w:r>
      <w:r w:rsidR="00E8243D">
        <w:t xml:space="preserve"> (</w:t>
      </w:r>
      <w:r w:rsidR="00E8243D" w:rsidRPr="00E8243D">
        <w:rPr>
          <w:highlight w:val="lightGray"/>
        </w:rPr>
        <w:t>CITE</w:t>
      </w:r>
      <w:r w:rsidR="00E8243D">
        <w:t xml:space="preserve">). </w:t>
      </w:r>
    </w:p>
    <w:p w14:paraId="63A9438D" w14:textId="331EC019" w:rsidR="003A4806" w:rsidRDefault="00FC6CB5" w:rsidP="00290098">
      <w:pPr>
        <w:pStyle w:val="CommentText"/>
        <w:numPr>
          <w:ilvl w:val="1"/>
          <w:numId w:val="4"/>
        </w:numPr>
        <w:rPr>
          <w:sz w:val="22"/>
          <w:szCs w:val="22"/>
        </w:rPr>
      </w:pPr>
      <w:r>
        <w:rPr>
          <w:sz w:val="22"/>
          <w:szCs w:val="22"/>
        </w:rPr>
        <w:t xml:space="preserve">In this region, the </w:t>
      </w:r>
      <w:r w:rsidR="009675A6">
        <w:rPr>
          <w:sz w:val="22"/>
          <w:szCs w:val="22"/>
        </w:rPr>
        <w:t>Canada goose (CAGO)</w:t>
      </w:r>
      <w:r w:rsidR="00C55796">
        <w:rPr>
          <w:sz w:val="22"/>
          <w:szCs w:val="22"/>
        </w:rPr>
        <w:t xml:space="preserve"> is an introduced exotic grazer. </w:t>
      </w:r>
    </w:p>
    <w:p w14:paraId="5E31F22C" w14:textId="29B88E67" w:rsidR="004C1843" w:rsidRDefault="002B07A0" w:rsidP="00FE3A8D">
      <w:pPr>
        <w:pStyle w:val="CommentText"/>
        <w:numPr>
          <w:ilvl w:val="2"/>
          <w:numId w:val="4"/>
        </w:numPr>
        <w:rPr>
          <w:sz w:val="22"/>
          <w:szCs w:val="22"/>
        </w:rPr>
      </w:pPr>
      <w:r>
        <w:rPr>
          <w:sz w:val="22"/>
          <w:szCs w:val="22"/>
        </w:rPr>
        <w:t>Describe m</w:t>
      </w:r>
      <w:r w:rsidR="009675A6">
        <w:rPr>
          <w:sz w:val="22"/>
          <w:szCs w:val="22"/>
        </w:rPr>
        <w:t>igratory</w:t>
      </w:r>
      <w:r w:rsidR="00E129CF">
        <w:rPr>
          <w:sz w:val="22"/>
          <w:szCs w:val="22"/>
        </w:rPr>
        <w:t xml:space="preserve"> history</w:t>
      </w:r>
      <w:r w:rsidR="009675A6">
        <w:rPr>
          <w:sz w:val="22"/>
          <w:szCs w:val="22"/>
        </w:rPr>
        <w:t xml:space="preserve"> &amp; </w:t>
      </w:r>
      <w:r w:rsidR="00E129CF">
        <w:rPr>
          <w:sz w:val="22"/>
          <w:szCs w:val="22"/>
        </w:rPr>
        <w:t>regional introduction</w:t>
      </w:r>
      <w:r>
        <w:rPr>
          <w:sz w:val="22"/>
          <w:szCs w:val="22"/>
        </w:rPr>
        <w:t xml:space="preserve"> (1-2 sentences)</w:t>
      </w:r>
      <w:r w:rsidR="004C1843">
        <w:rPr>
          <w:sz w:val="22"/>
          <w:szCs w:val="22"/>
        </w:rPr>
        <w:t>, life cycle/residency</w:t>
      </w:r>
      <w:r w:rsidR="007A4111">
        <w:rPr>
          <w:sz w:val="22"/>
          <w:szCs w:val="22"/>
        </w:rPr>
        <w:t xml:space="preserve"> (non-migratory</w:t>
      </w:r>
      <w:r w:rsidR="00B67E17">
        <w:rPr>
          <w:sz w:val="22"/>
          <w:szCs w:val="22"/>
        </w:rPr>
        <w:t xml:space="preserve"> pops.</w:t>
      </w:r>
      <w:r>
        <w:rPr>
          <w:sz w:val="22"/>
          <w:szCs w:val="22"/>
        </w:rPr>
        <w:t>, 2 sentences</w:t>
      </w:r>
      <w:r w:rsidR="007A4111">
        <w:rPr>
          <w:sz w:val="22"/>
          <w:szCs w:val="22"/>
        </w:rPr>
        <w:t>)</w:t>
      </w:r>
      <w:r w:rsidR="004C1843">
        <w:rPr>
          <w:sz w:val="22"/>
          <w:szCs w:val="22"/>
        </w:rPr>
        <w:t>, grazing/grubbing behavior</w:t>
      </w:r>
      <w:r w:rsidR="007A4111">
        <w:rPr>
          <w:sz w:val="22"/>
          <w:szCs w:val="22"/>
        </w:rPr>
        <w:t xml:space="preserve"> </w:t>
      </w:r>
      <w:r>
        <w:rPr>
          <w:sz w:val="22"/>
          <w:szCs w:val="22"/>
        </w:rPr>
        <w:t xml:space="preserve">(2-3 sentences, focusing on </w:t>
      </w:r>
      <w:r w:rsidR="00142A71">
        <w:rPr>
          <w:sz w:val="22"/>
          <w:szCs w:val="22"/>
        </w:rPr>
        <w:t xml:space="preserve">rhizome removal). </w:t>
      </w:r>
    </w:p>
    <w:p w14:paraId="24E9CD58" w14:textId="2BB9192D" w:rsidR="00F3581A" w:rsidRDefault="003E245E" w:rsidP="00FE3A8D">
      <w:pPr>
        <w:pStyle w:val="CommentText"/>
        <w:numPr>
          <w:ilvl w:val="2"/>
          <w:numId w:val="4"/>
        </w:numPr>
        <w:rPr>
          <w:sz w:val="22"/>
          <w:szCs w:val="22"/>
        </w:rPr>
      </w:pPr>
      <w:r>
        <w:rPr>
          <w:sz w:val="22"/>
          <w:szCs w:val="22"/>
        </w:rPr>
        <w:t>Describe e</w:t>
      </w:r>
      <w:r w:rsidR="00F3581A">
        <w:rPr>
          <w:sz w:val="22"/>
          <w:szCs w:val="22"/>
        </w:rPr>
        <w:t>xclosures &amp; passive recovery as a means of restoration</w:t>
      </w:r>
      <w:r w:rsidR="00142A71">
        <w:rPr>
          <w:sz w:val="22"/>
          <w:szCs w:val="22"/>
        </w:rPr>
        <w:t xml:space="preserve"> (broadly)</w:t>
      </w:r>
      <w:r w:rsidR="00C02AB5">
        <w:rPr>
          <w:sz w:val="22"/>
          <w:szCs w:val="22"/>
        </w:rPr>
        <w:t xml:space="preserve">. </w:t>
      </w:r>
      <w:r w:rsidR="00142A71">
        <w:rPr>
          <w:sz w:val="22"/>
          <w:szCs w:val="22"/>
        </w:rPr>
        <w:t>Restoration g</w:t>
      </w:r>
      <w:r w:rsidR="00C02AB5">
        <w:rPr>
          <w:sz w:val="22"/>
          <w:szCs w:val="22"/>
        </w:rPr>
        <w:t xml:space="preserve">oals may be to target keystone species, or key functional groups. </w:t>
      </w:r>
      <w:r w:rsidR="007C199C">
        <w:rPr>
          <w:sz w:val="22"/>
          <w:szCs w:val="22"/>
        </w:rPr>
        <w:t>Native vs. exotic</w:t>
      </w:r>
      <w:r w:rsidR="00142A71">
        <w:rPr>
          <w:sz w:val="22"/>
          <w:szCs w:val="22"/>
        </w:rPr>
        <w:t xml:space="preserve"> composition</w:t>
      </w:r>
      <w:r w:rsidR="007C199C">
        <w:rPr>
          <w:sz w:val="22"/>
          <w:szCs w:val="22"/>
        </w:rPr>
        <w:t xml:space="preserve"> is always a concern, and the increasing </w:t>
      </w:r>
      <w:r w:rsidR="00142A71">
        <w:rPr>
          <w:sz w:val="22"/>
          <w:szCs w:val="22"/>
        </w:rPr>
        <w:t xml:space="preserve">social </w:t>
      </w:r>
      <w:r w:rsidR="007C199C">
        <w:rPr>
          <w:sz w:val="22"/>
          <w:szCs w:val="22"/>
        </w:rPr>
        <w:t xml:space="preserve">priorities placed on ethnoecological restoration cannot be overlooked. </w:t>
      </w:r>
    </w:p>
    <w:p w14:paraId="58ED3D30" w14:textId="7969E030" w:rsidR="003A4806" w:rsidRPr="005D29B0" w:rsidRDefault="00D4563B" w:rsidP="005E58DD">
      <w:pPr>
        <w:pStyle w:val="CommentText"/>
        <w:rPr>
          <w:sz w:val="22"/>
          <w:szCs w:val="22"/>
        </w:rPr>
      </w:pPr>
      <w:r>
        <w:rPr>
          <w:sz w:val="22"/>
          <w:szCs w:val="22"/>
        </w:rPr>
        <w:t xml:space="preserve">Our main objective for this study was to </w:t>
      </w:r>
      <w:r w:rsidR="005E2115">
        <w:rPr>
          <w:sz w:val="22"/>
          <w:szCs w:val="22"/>
        </w:rPr>
        <w:t xml:space="preserve">understand </w:t>
      </w:r>
      <w:r w:rsidR="0057056B">
        <w:rPr>
          <w:sz w:val="22"/>
          <w:szCs w:val="22"/>
        </w:rPr>
        <w:t>surface seed bank and above-ground vegetation</w:t>
      </w:r>
      <w:r w:rsidR="000A104C">
        <w:rPr>
          <w:sz w:val="22"/>
          <w:szCs w:val="22"/>
        </w:rPr>
        <w:t xml:space="preserve"> composition</w:t>
      </w:r>
      <w:r w:rsidR="0057056B">
        <w:rPr>
          <w:sz w:val="22"/>
          <w:szCs w:val="22"/>
        </w:rPr>
        <w:t xml:space="preserve"> </w:t>
      </w:r>
      <w:r w:rsidR="005E2115">
        <w:rPr>
          <w:sz w:val="22"/>
          <w:szCs w:val="22"/>
        </w:rPr>
        <w:t>at discrete stages of recovery since</w:t>
      </w:r>
      <w:r w:rsidR="0057056B">
        <w:rPr>
          <w:sz w:val="22"/>
          <w:szCs w:val="22"/>
        </w:rPr>
        <w:t xml:space="preserve"> grazing disturbance and grazing exclusion</w:t>
      </w:r>
      <w:r w:rsidR="00D67837">
        <w:rPr>
          <w:sz w:val="22"/>
          <w:szCs w:val="22"/>
        </w:rPr>
        <w:t xml:space="preserve"> in two estuaries in the Salish Sea</w:t>
      </w:r>
      <w:r w:rsidR="0057056B">
        <w:rPr>
          <w:sz w:val="22"/>
          <w:szCs w:val="22"/>
        </w:rPr>
        <w:t xml:space="preserve">. </w:t>
      </w:r>
      <w:r w:rsidR="005E58DD" w:rsidRPr="005D29B0">
        <w:rPr>
          <w:sz w:val="22"/>
          <w:szCs w:val="22"/>
        </w:rPr>
        <w:t>Traditional succession models would say the</w:t>
      </w:r>
      <w:r w:rsidR="00180B40">
        <w:rPr>
          <w:sz w:val="22"/>
          <w:szCs w:val="22"/>
        </w:rPr>
        <w:t xml:space="preserve"> most competitive</w:t>
      </w:r>
      <w:r w:rsidR="0065092B">
        <w:rPr>
          <w:sz w:val="22"/>
          <w:szCs w:val="22"/>
        </w:rPr>
        <w:t xml:space="preserve"> </w:t>
      </w:r>
      <w:r w:rsidR="00180B40">
        <w:rPr>
          <w:sz w:val="22"/>
          <w:szCs w:val="22"/>
        </w:rPr>
        <w:t xml:space="preserve">species will </w:t>
      </w:r>
      <w:r w:rsidR="00137E0B">
        <w:rPr>
          <w:sz w:val="22"/>
          <w:szCs w:val="22"/>
        </w:rPr>
        <w:t xml:space="preserve">increasingly </w:t>
      </w:r>
      <w:r w:rsidR="00180B40">
        <w:rPr>
          <w:sz w:val="22"/>
          <w:szCs w:val="22"/>
        </w:rPr>
        <w:t xml:space="preserve">dominate the plant community as time since disturbance increases. </w:t>
      </w:r>
      <w:r w:rsidR="005E58DD" w:rsidRPr="005D29B0">
        <w:rPr>
          <w:sz w:val="22"/>
          <w:szCs w:val="22"/>
        </w:rPr>
        <w:t xml:space="preserve">This would particularly </w:t>
      </w:r>
      <w:r w:rsidR="009447A7" w:rsidRPr="005D29B0">
        <w:rPr>
          <w:sz w:val="22"/>
          <w:szCs w:val="22"/>
        </w:rPr>
        <w:t xml:space="preserve">be </w:t>
      </w:r>
      <w:r w:rsidR="005E58DD" w:rsidRPr="005D29B0">
        <w:rPr>
          <w:sz w:val="22"/>
          <w:szCs w:val="22"/>
        </w:rPr>
        <w:t xml:space="preserve">the case in a clonal ecosystem, where recovery is driven by </w:t>
      </w:r>
      <w:r w:rsidR="009447A7" w:rsidRPr="005D29B0">
        <w:rPr>
          <w:sz w:val="22"/>
          <w:szCs w:val="22"/>
        </w:rPr>
        <w:t>species</w:t>
      </w:r>
      <w:r w:rsidR="009447A7">
        <w:rPr>
          <w:sz w:val="22"/>
          <w:szCs w:val="22"/>
        </w:rPr>
        <w:t xml:space="preserve"> spreading clonally </w:t>
      </w:r>
      <w:r w:rsidR="005E58DD" w:rsidRPr="005D29B0">
        <w:rPr>
          <w:sz w:val="22"/>
          <w:szCs w:val="22"/>
        </w:rPr>
        <w:t xml:space="preserve">from </w:t>
      </w:r>
      <w:r w:rsidR="009447A7">
        <w:rPr>
          <w:sz w:val="22"/>
          <w:szCs w:val="22"/>
        </w:rPr>
        <w:t>adjacent</w:t>
      </w:r>
      <w:r w:rsidR="005E58DD" w:rsidRPr="005D29B0">
        <w:rPr>
          <w:sz w:val="22"/>
          <w:szCs w:val="22"/>
        </w:rPr>
        <w:t xml:space="preserve"> undisturbed sites. If </w:t>
      </w:r>
      <w:r w:rsidR="00320EF7">
        <w:rPr>
          <w:sz w:val="22"/>
          <w:szCs w:val="22"/>
        </w:rPr>
        <w:t xml:space="preserve">succession is happening the we </w:t>
      </w:r>
      <w:r w:rsidR="005E58DD" w:rsidRPr="005D29B0">
        <w:rPr>
          <w:sz w:val="22"/>
          <w:szCs w:val="22"/>
        </w:rPr>
        <w:t xml:space="preserve">expect: </w:t>
      </w:r>
    </w:p>
    <w:p w14:paraId="132BDBB7" w14:textId="1A3BCCED"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 xml:space="preserve">bove-ground vegetation in recently disturbed sites will </w:t>
      </w:r>
      <w:r w:rsidR="000A104C">
        <w:rPr>
          <w:rFonts w:eastAsia="Times New Roman"/>
        </w:rPr>
        <w:t xml:space="preserve">be highly </w:t>
      </w:r>
      <w:r w:rsidR="007D7475" w:rsidRPr="005D29B0">
        <w:rPr>
          <w:rFonts w:eastAsia="Times New Roman"/>
        </w:rPr>
        <w:t>similar to seed inputs than older disturbance vegetation similarity to seed, or reference vegetation similarity to seed</w:t>
      </w:r>
    </w:p>
    <w:p w14:paraId="1498A9A4" w14:textId="1086BE76" w:rsidR="007D7475" w:rsidRPr="005D29B0" w:rsidRDefault="00554053" w:rsidP="007D7475">
      <w:pPr>
        <w:pStyle w:val="ListParagraph"/>
        <w:numPr>
          <w:ilvl w:val="0"/>
          <w:numId w:val="3"/>
        </w:numPr>
        <w:spacing w:after="0" w:line="240" w:lineRule="auto"/>
        <w:contextualSpacing w:val="0"/>
        <w:rPr>
          <w:rFonts w:eastAsia="Times New Roman"/>
        </w:rPr>
      </w:pPr>
      <w:r>
        <w:rPr>
          <w:rFonts w:eastAsia="Times New Roman"/>
        </w:rPr>
        <w:t>A</w:t>
      </w:r>
      <w:r w:rsidR="007D7475" w:rsidRPr="005D29B0">
        <w:rPr>
          <w:rFonts w:eastAsia="Times New Roman"/>
        </w:rPr>
        <w:t>bove-ground vegetation at older disturbance sites will be more similar to reference vegetation than recently disturbed (regardless of seed inputs)</w:t>
      </w:r>
    </w:p>
    <w:p w14:paraId="3FB0A7DC" w14:textId="3D4F2F6A" w:rsidR="007D7475" w:rsidRDefault="00A25079" w:rsidP="007D7475">
      <w:pPr>
        <w:pStyle w:val="ListParagraph"/>
        <w:numPr>
          <w:ilvl w:val="0"/>
          <w:numId w:val="3"/>
        </w:numPr>
        <w:spacing w:after="0" w:line="240" w:lineRule="auto"/>
        <w:contextualSpacing w:val="0"/>
        <w:rPr>
          <w:rFonts w:eastAsia="Times New Roman"/>
        </w:rPr>
      </w:pPr>
      <w:r>
        <w:rPr>
          <w:rFonts w:eastAsia="Times New Roman"/>
        </w:rPr>
        <w:lastRenderedPageBreak/>
        <w:t>A</w:t>
      </w:r>
      <w:r w:rsidRPr="005D29B0">
        <w:rPr>
          <w:rFonts w:eastAsia="Times New Roman"/>
        </w:rPr>
        <w:t>lternative</w:t>
      </w:r>
      <w:r>
        <w:rPr>
          <w:rFonts w:eastAsia="Times New Roman"/>
        </w:rPr>
        <w:t>ly,</w:t>
      </w:r>
      <w:r w:rsidRPr="005D29B0">
        <w:rPr>
          <w:rFonts w:eastAsia="Times New Roman"/>
        </w:rPr>
        <w:t> novel</w:t>
      </w:r>
      <w:r w:rsidR="007D7475" w:rsidRPr="005D29B0">
        <w:rPr>
          <w:rFonts w:eastAsia="Times New Roman"/>
        </w:rPr>
        <w:t xml:space="preserve"> disturbance and novel seed inputs lead to alternative succession pathways, where new competitors from seed inputs derail the "slow encroachment" of the clonal dominant from the neighboring intact site.</w:t>
      </w:r>
    </w:p>
    <w:p w14:paraId="162A61F0" w14:textId="77777777" w:rsidR="00441F56" w:rsidRDefault="00441F56" w:rsidP="00A25079">
      <w:pPr>
        <w:spacing w:after="0" w:line="240" w:lineRule="auto"/>
      </w:pPr>
    </w:p>
    <w:p w14:paraId="21DAD365" w14:textId="4AC34F4F" w:rsidR="00A25079" w:rsidRPr="00A25079" w:rsidRDefault="00A25079" w:rsidP="00A25079">
      <w:pPr>
        <w:spacing w:after="0" w:line="240" w:lineRule="auto"/>
        <w:rPr>
          <w:rFonts w:eastAsia="Times New Roman"/>
        </w:rPr>
      </w:pPr>
      <w:r>
        <w:t xml:space="preserve">From a conservation and land management perspective, we should be cognizant of long-term grazing impacts on </w:t>
      </w:r>
      <w:r w:rsidR="00B86DED">
        <w:t>recovery of plant communities a</w:t>
      </w:r>
      <w:r w:rsidR="00696FAD">
        <w:t>nd</w:t>
      </w:r>
      <w:r w:rsidR="005E0618">
        <w:t xml:space="preserve"> the</w:t>
      </w:r>
      <w:r w:rsidR="00696FAD">
        <w:t xml:space="preserve"> implications for alternate </w:t>
      </w:r>
      <w:r>
        <w:t xml:space="preserve">successional </w:t>
      </w:r>
      <w:r w:rsidR="00696FAD">
        <w:t>trajectories</w:t>
      </w:r>
      <w:r>
        <w:t>.</w:t>
      </w:r>
      <w:r w:rsidR="00647F06">
        <w:t xml:space="preserve"> This is especially the case in ecosystems that already experience natural and anthropogenic disturbance, such as estuaries</w:t>
      </w:r>
      <w:r w:rsidR="009D5BF7">
        <w:t>,</w:t>
      </w:r>
      <w:r w:rsidR="00647F06">
        <w:t xml:space="preserve"> and wetlands more broadly. </w:t>
      </w:r>
    </w:p>
    <w:p w14:paraId="648310E4" w14:textId="1844A8F5" w:rsidR="007D7475" w:rsidRDefault="007D7475" w:rsidP="005E58DD">
      <w:pPr>
        <w:pStyle w:val="CommentText"/>
        <w:rPr>
          <w:sz w:val="22"/>
          <w:szCs w:val="22"/>
        </w:rPr>
      </w:pPr>
    </w:p>
    <w:p w14:paraId="1D128776" w14:textId="6AE38624" w:rsidR="00EF68AC" w:rsidRDefault="00EF68AC" w:rsidP="005E58DD">
      <w:pPr>
        <w:pStyle w:val="CommentText"/>
        <w:rPr>
          <w:sz w:val="22"/>
          <w:szCs w:val="22"/>
        </w:rPr>
      </w:pPr>
    </w:p>
    <w:p w14:paraId="359E0FD6" w14:textId="0BD248DB" w:rsidR="00EF68AC" w:rsidRDefault="00EF68AC" w:rsidP="005E58DD">
      <w:pPr>
        <w:pStyle w:val="CommentText"/>
        <w:rPr>
          <w:sz w:val="22"/>
          <w:szCs w:val="22"/>
        </w:rPr>
      </w:pPr>
    </w:p>
    <w:p w14:paraId="1D41B14F" w14:textId="2C6BE038" w:rsidR="00EF68AC" w:rsidRDefault="00EF68AC">
      <w:r>
        <w:br w:type="page"/>
      </w:r>
    </w:p>
    <w:p w14:paraId="41857F8A" w14:textId="2B393100" w:rsidR="00EF68AC" w:rsidRDefault="00EF68AC" w:rsidP="00EF68AC">
      <w:pPr>
        <w:pStyle w:val="Heading1"/>
      </w:pPr>
      <w:r>
        <w:lastRenderedPageBreak/>
        <w:t>Methods</w:t>
      </w:r>
    </w:p>
    <w:p w14:paraId="1848B6E5" w14:textId="77777777" w:rsidR="008A0234" w:rsidRDefault="008A0234" w:rsidP="008A0234">
      <w:pPr>
        <w:pStyle w:val="Heading2"/>
      </w:pPr>
      <w:r>
        <w:t>Study area &amp; site history</w:t>
      </w:r>
    </w:p>
    <w:p w14:paraId="389D266A" w14:textId="3E560F11" w:rsidR="008A0234" w:rsidRDefault="008A0234" w:rsidP="008A0234">
      <w:pPr>
        <w:pStyle w:val="ListParagraph"/>
        <w:numPr>
          <w:ilvl w:val="0"/>
          <w:numId w:val="6"/>
        </w:numPr>
      </w:pPr>
      <w:r>
        <w:t xml:space="preserve">Site descriptions of Little Qualicum and Nanaimo River Estuaries as Wildlife Management Areas (map). </w:t>
      </w:r>
    </w:p>
    <w:p w14:paraId="48B5085F" w14:textId="47B56C09" w:rsidR="006E03E8" w:rsidRDefault="00817A32" w:rsidP="008A0234">
      <w:pPr>
        <w:pStyle w:val="ListParagraph"/>
        <w:numPr>
          <w:ilvl w:val="0"/>
          <w:numId w:val="6"/>
        </w:numPr>
      </w:pPr>
      <w:r>
        <w:t>Grazing exclosure history</w:t>
      </w:r>
    </w:p>
    <w:p w14:paraId="7FD78553" w14:textId="287A7C16" w:rsidR="008A0234" w:rsidRDefault="008A0234" w:rsidP="006E03E8">
      <w:pPr>
        <w:pStyle w:val="ListParagraph"/>
        <w:numPr>
          <w:ilvl w:val="1"/>
          <w:numId w:val="6"/>
        </w:numPr>
      </w:pPr>
      <w:r>
        <w:t xml:space="preserve">Wooden fencing was iteratively installed </w:t>
      </w:r>
      <w:r w:rsidR="003A704A">
        <w:t xml:space="preserve">(cite GoMIES?) </w:t>
      </w:r>
      <w:r>
        <w:t xml:space="preserve">to physically prevent Canada geese from grazing vegetation, hereafter referred to as ‘exclosures.’ </w:t>
      </w:r>
    </w:p>
    <w:p w14:paraId="0A22B2AC" w14:textId="77777777" w:rsidR="008A0234" w:rsidRDefault="008A0234" w:rsidP="006E03E8">
      <w:pPr>
        <w:pStyle w:val="ListParagraph"/>
        <w:numPr>
          <w:ilvl w:val="2"/>
          <w:numId w:val="6"/>
        </w:numPr>
      </w:pPr>
      <w:r>
        <w:t xml:space="preserve">Exclosures were placed opportunistically along channel edges where intensive herbivory was observed to protect remnant marsh platform from further degradation. </w:t>
      </w:r>
    </w:p>
    <w:p w14:paraId="702D2B27" w14:textId="2D7C0F82" w:rsidR="008A0234" w:rsidRDefault="00BE3518" w:rsidP="006E03E8">
      <w:pPr>
        <w:pStyle w:val="ListParagraph"/>
        <w:numPr>
          <w:ilvl w:val="1"/>
          <w:numId w:val="6"/>
        </w:numPr>
      </w:pPr>
      <w:r>
        <w:t>Ongong</w:t>
      </w:r>
      <w:r w:rsidR="008A0234">
        <w:t xml:space="preserve"> restoration </w:t>
      </w:r>
      <w:r>
        <w:t>strategies</w:t>
      </w:r>
      <w:r w:rsidR="008A0234">
        <w:t xml:space="preserve"> have afforded observation of recovery timepoints </w:t>
      </w:r>
      <w:proofErr w:type="gramStart"/>
      <w:r w:rsidR="008A0234">
        <w:t>1 and 10 years</w:t>
      </w:r>
      <w:proofErr w:type="gramEnd"/>
      <w:r w:rsidR="008A0234">
        <w:t xml:space="preserve"> post-grazing exclusion in two different estuaries (Table 1).  </w:t>
      </w:r>
    </w:p>
    <w:p w14:paraId="0FDD59A1" w14:textId="0FE361CF" w:rsidR="008A0234" w:rsidRDefault="008A0234" w:rsidP="006E03E8">
      <w:pPr>
        <w:pStyle w:val="ListParagraph"/>
        <w:numPr>
          <w:ilvl w:val="2"/>
          <w:numId w:val="6"/>
        </w:numPr>
      </w:pPr>
      <w:r>
        <w:t xml:space="preserve">Exclosure sites were selected to represent comparable </w:t>
      </w:r>
      <w:r w:rsidR="00960EBA">
        <w:t xml:space="preserve">starting conditions of disturbance </w:t>
      </w:r>
      <w:r>
        <w:t xml:space="preserve">within the exclosures; undisturbed and grubbed sites are not protected by an exclosure. </w:t>
      </w:r>
    </w:p>
    <w:p w14:paraId="39C41CAD" w14:textId="77777777" w:rsidR="008A0234" w:rsidRDefault="008A0234" w:rsidP="008A0234">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Grazing disturbance conditions in the Little Qualicum River and Nanaimo Estuaries resulted in conversion of vegetated marsh to partially or fully grubbed mudflats; exclosures were installed to prevent further degradation into the marsh platform. Each disturbance category n = 4 for each estuary.</w:t>
      </w:r>
    </w:p>
    <w:tbl>
      <w:tblPr>
        <w:tblStyle w:val="TableGrid"/>
        <w:tblW w:w="0" w:type="auto"/>
        <w:tblLook w:val="04A0" w:firstRow="1" w:lastRow="0" w:firstColumn="1" w:lastColumn="0" w:noHBand="0" w:noVBand="1"/>
      </w:tblPr>
      <w:tblGrid>
        <w:gridCol w:w="2320"/>
        <w:gridCol w:w="1815"/>
        <w:gridCol w:w="2284"/>
        <w:gridCol w:w="2931"/>
      </w:tblGrid>
      <w:tr w:rsidR="008A0234" w:rsidRPr="00EE76B7" w14:paraId="136A6918" w14:textId="77777777" w:rsidTr="00347288">
        <w:trPr>
          <w:trHeight w:val="290"/>
        </w:trPr>
        <w:tc>
          <w:tcPr>
            <w:tcW w:w="2320" w:type="dxa"/>
            <w:noWrap/>
            <w:hideMark/>
          </w:tcPr>
          <w:p w14:paraId="338CF29D" w14:textId="41C674FF" w:rsidR="008A0234" w:rsidRPr="00EE76B7" w:rsidRDefault="008A0234" w:rsidP="00347288">
            <w:pPr>
              <w:rPr>
                <w:b/>
                <w:bCs/>
              </w:rPr>
            </w:pPr>
            <w:r w:rsidRPr="00EE76B7">
              <w:rPr>
                <w:b/>
                <w:bCs/>
              </w:rPr>
              <w:t xml:space="preserve">Estuary </w:t>
            </w:r>
          </w:p>
        </w:tc>
        <w:tc>
          <w:tcPr>
            <w:tcW w:w="1815" w:type="dxa"/>
            <w:noWrap/>
            <w:hideMark/>
          </w:tcPr>
          <w:p w14:paraId="41443BBD" w14:textId="77777777" w:rsidR="008A0234" w:rsidRPr="00EE76B7" w:rsidRDefault="008A0234" w:rsidP="00347288">
            <w:pPr>
              <w:rPr>
                <w:b/>
                <w:bCs/>
              </w:rPr>
            </w:pPr>
            <w:r w:rsidRPr="00EE76B7">
              <w:rPr>
                <w:b/>
                <w:bCs/>
              </w:rPr>
              <w:t>Time Since Disturbance</w:t>
            </w:r>
          </w:p>
        </w:tc>
        <w:tc>
          <w:tcPr>
            <w:tcW w:w="2284" w:type="dxa"/>
            <w:noWrap/>
            <w:hideMark/>
          </w:tcPr>
          <w:p w14:paraId="71B49F2B" w14:textId="77777777" w:rsidR="008A0234" w:rsidRPr="00EE76B7" w:rsidRDefault="008A0234" w:rsidP="00347288">
            <w:pPr>
              <w:rPr>
                <w:b/>
                <w:bCs/>
              </w:rPr>
            </w:pPr>
            <w:r w:rsidRPr="00EE76B7">
              <w:rPr>
                <w:b/>
                <w:bCs/>
              </w:rPr>
              <w:t>Disturbance condition</w:t>
            </w:r>
          </w:p>
        </w:tc>
        <w:tc>
          <w:tcPr>
            <w:tcW w:w="2931" w:type="dxa"/>
            <w:noWrap/>
            <w:hideMark/>
          </w:tcPr>
          <w:p w14:paraId="394B28D6" w14:textId="77777777" w:rsidR="008A0234" w:rsidRPr="00EE76B7" w:rsidRDefault="008A0234" w:rsidP="00347288">
            <w:pPr>
              <w:rPr>
                <w:b/>
                <w:bCs/>
              </w:rPr>
            </w:pPr>
            <w:r w:rsidRPr="00EE76B7">
              <w:rPr>
                <w:b/>
                <w:bCs/>
              </w:rPr>
              <w:t>Revegetation status</w:t>
            </w:r>
          </w:p>
        </w:tc>
      </w:tr>
      <w:tr w:rsidR="008A0234" w:rsidRPr="00EE76B7" w14:paraId="3E6A4BF0" w14:textId="77777777" w:rsidTr="00347288">
        <w:trPr>
          <w:trHeight w:val="580"/>
        </w:trPr>
        <w:tc>
          <w:tcPr>
            <w:tcW w:w="2320" w:type="dxa"/>
            <w:noWrap/>
            <w:hideMark/>
          </w:tcPr>
          <w:p w14:paraId="744E7EE7" w14:textId="58092F70" w:rsidR="008A0234" w:rsidRPr="00EE76B7" w:rsidRDefault="008A0234" w:rsidP="00347288">
            <w:r w:rsidRPr="00EE76B7">
              <w:t>Little Qualicum, Nanaimo</w:t>
            </w:r>
          </w:p>
        </w:tc>
        <w:tc>
          <w:tcPr>
            <w:tcW w:w="1815" w:type="dxa"/>
            <w:hideMark/>
          </w:tcPr>
          <w:p w14:paraId="0267652C" w14:textId="77777777" w:rsidR="008A0234" w:rsidRPr="00EE76B7" w:rsidRDefault="008A0234" w:rsidP="00347288">
            <w:r w:rsidRPr="00EE76B7">
              <w:t>0 years (</w:t>
            </w:r>
            <w:r>
              <w:t xml:space="preserve">recent grubbing </w:t>
            </w:r>
            <w:r w:rsidRPr="00EE76B7">
              <w:t>disturbance)</w:t>
            </w:r>
          </w:p>
        </w:tc>
        <w:tc>
          <w:tcPr>
            <w:tcW w:w="2284" w:type="dxa"/>
            <w:hideMark/>
          </w:tcPr>
          <w:p w14:paraId="53A10932" w14:textId="77777777" w:rsidR="008A0234" w:rsidRPr="00EE76B7" w:rsidRDefault="008A0234" w:rsidP="00347288">
            <w:r>
              <w:t xml:space="preserve">Grubbed </w:t>
            </w:r>
          </w:p>
        </w:tc>
        <w:tc>
          <w:tcPr>
            <w:tcW w:w="2931" w:type="dxa"/>
            <w:hideMark/>
          </w:tcPr>
          <w:p w14:paraId="63EAB68E" w14:textId="77777777" w:rsidR="008A0234" w:rsidRPr="00EE76B7" w:rsidRDefault="008A0234" w:rsidP="00347288">
            <w:r>
              <w:t>No transplants; ruderal vegetation exists</w:t>
            </w:r>
          </w:p>
        </w:tc>
      </w:tr>
      <w:tr w:rsidR="008A0234" w:rsidRPr="00EE76B7" w14:paraId="30185E4B" w14:textId="77777777" w:rsidTr="00347288">
        <w:trPr>
          <w:trHeight w:val="580"/>
        </w:trPr>
        <w:tc>
          <w:tcPr>
            <w:tcW w:w="2320" w:type="dxa"/>
            <w:noWrap/>
            <w:hideMark/>
          </w:tcPr>
          <w:p w14:paraId="0EF014AD" w14:textId="77777777" w:rsidR="008A0234" w:rsidRPr="00EE76B7" w:rsidRDefault="008A0234" w:rsidP="00347288">
            <w:r w:rsidRPr="00EE76B7">
              <w:t>Nanaimo</w:t>
            </w:r>
          </w:p>
        </w:tc>
        <w:tc>
          <w:tcPr>
            <w:tcW w:w="1815" w:type="dxa"/>
            <w:hideMark/>
          </w:tcPr>
          <w:p w14:paraId="2B55E633" w14:textId="58BB7A23" w:rsidR="008A0234" w:rsidRPr="00EE76B7" w:rsidRDefault="00410227" w:rsidP="00347288">
            <w:r w:rsidRPr="00EE76B7">
              <w:t>1-year</w:t>
            </w:r>
            <w:r w:rsidR="008A0234" w:rsidRPr="00EE76B7">
              <w:t xml:space="preserve"> post-</w:t>
            </w:r>
            <w:r w:rsidR="008A0234">
              <w:t>grazing</w:t>
            </w:r>
            <w:r w:rsidR="005E0618">
              <w:t>/grubbing</w:t>
            </w:r>
            <w:r w:rsidR="008A0234">
              <w:t xml:space="preserve"> </w:t>
            </w:r>
            <w:r w:rsidR="008A0234" w:rsidRPr="00EE76B7">
              <w:t>disturbance</w:t>
            </w:r>
          </w:p>
        </w:tc>
        <w:tc>
          <w:tcPr>
            <w:tcW w:w="2284" w:type="dxa"/>
            <w:hideMark/>
          </w:tcPr>
          <w:p w14:paraId="196CF298" w14:textId="77777777" w:rsidR="008A0234" w:rsidRPr="00EE76B7" w:rsidRDefault="008A0234" w:rsidP="00347288">
            <w:r w:rsidRPr="00EE76B7">
              <w:t xml:space="preserve">Partially </w:t>
            </w:r>
            <w:r>
              <w:t>grubbed</w:t>
            </w:r>
          </w:p>
        </w:tc>
        <w:tc>
          <w:tcPr>
            <w:tcW w:w="2931" w:type="dxa"/>
            <w:hideMark/>
          </w:tcPr>
          <w:p w14:paraId="03A37050" w14:textId="77777777" w:rsidR="008A0234" w:rsidRPr="00EE76B7" w:rsidRDefault="008A0234" w:rsidP="00347288">
            <w:r w:rsidRPr="00EE76B7">
              <w:t xml:space="preserve">No transplants; vegetation recovery from remnant </w:t>
            </w:r>
            <w:r>
              <w:t xml:space="preserve">and adjacent </w:t>
            </w:r>
            <w:r w:rsidRPr="00EE76B7">
              <w:t xml:space="preserve">vegetation </w:t>
            </w:r>
          </w:p>
        </w:tc>
      </w:tr>
      <w:tr w:rsidR="008A0234" w:rsidRPr="00EE76B7" w14:paraId="76A2D5A4" w14:textId="77777777" w:rsidTr="00347288">
        <w:trPr>
          <w:trHeight w:val="580"/>
        </w:trPr>
        <w:tc>
          <w:tcPr>
            <w:tcW w:w="2320" w:type="dxa"/>
            <w:noWrap/>
            <w:hideMark/>
          </w:tcPr>
          <w:p w14:paraId="31E623B0" w14:textId="77777777" w:rsidR="008A0234" w:rsidRPr="00EE76B7" w:rsidRDefault="008A0234" w:rsidP="00347288">
            <w:r w:rsidRPr="00EE76B7">
              <w:t>Little Qualicum</w:t>
            </w:r>
          </w:p>
        </w:tc>
        <w:tc>
          <w:tcPr>
            <w:tcW w:w="1815" w:type="dxa"/>
            <w:hideMark/>
          </w:tcPr>
          <w:p w14:paraId="64F3D281" w14:textId="53123F98" w:rsidR="008A0234" w:rsidRPr="00EE76B7" w:rsidRDefault="008A0234" w:rsidP="00347288">
            <w:r w:rsidRPr="00EE76B7">
              <w:t>10 years post-</w:t>
            </w:r>
            <w:r>
              <w:t>grazing</w:t>
            </w:r>
            <w:r w:rsidR="005E0618">
              <w:t>/grubbing</w:t>
            </w:r>
            <w:r>
              <w:t xml:space="preserve"> </w:t>
            </w:r>
            <w:r w:rsidRPr="00EE76B7">
              <w:t>disturbance</w:t>
            </w:r>
          </w:p>
        </w:tc>
        <w:tc>
          <w:tcPr>
            <w:tcW w:w="2284" w:type="dxa"/>
            <w:hideMark/>
          </w:tcPr>
          <w:p w14:paraId="78DF8836" w14:textId="77777777" w:rsidR="008A0234" w:rsidRPr="00EE76B7" w:rsidRDefault="008A0234" w:rsidP="00347288">
            <w:r w:rsidRPr="00EE76B7">
              <w:t xml:space="preserve">Partially </w:t>
            </w:r>
            <w:r>
              <w:t>grubbed</w:t>
            </w:r>
          </w:p>
        </w:tc>
        <w:tc>
          <w:tcPr>
            <w:tcW w:w="2931" w:type="dxa"/>
            <w:hideMark/>
          </w:tcPr>
          <w:p w14:paraId="3279684B" w14:textId="77777777" w:rsidR="008A0234" w:rsidRPr="00EE76B7" w:rsidRDefault="008A0234" w:rsidP="00347288">
            <w:r w:rsidRPr="00EE76B7">
              <w:t xml:space="preserve">No transplants; vegetation recovery </w:t>
            </w:r>
            <w:r>
              <w:t xml:space="preserve">from remnant and adjacent vegetation </w:t>
            </w:r>
          </w:p>
        </w:tc>
      </w:tr>
      <w:tr w:rsidR="008A0234" w:rsidRPr="00EE76B7" w14:paraId="6297B629" w14:textId="77777777" w:rsidTr="00347288">
        <w:trPr>
          <w:trHeight w:val="290"/>
        </w:trPr>
        <w:tc>
          <w:tcPr>
            <w:tcW w:w="2320" w:type="dxa"/>
            <w:noWrap/>
            <w:hideMark/>
          </w:tcPr>
          <w:p w14:paraId="5FEAF0F5" w14:textId="6CDE22E8" w:rsidR="008A0234" w:rsidRPr="00EE76B7" w:rsidRDefault="008A0234" w:rsidP="00347288">
            <w:r w:rsidRPr="00EE76B7">
              <w:t>Little Qualicum, Nanaimo</w:t>
            </w:r>
          </w:p>
        </w:tc>
        <w:tc>
          <w:tcPr>
            <w:tcW w:w="1815" w:type="dxa"/>
            <w:hideMark/>
          </w:tcPr>
          <w:p w14:paraId="532AD4EC" w14:textId="77777777" w:rsidR="008A0234" w:rsidRPr="00EE76B7" w:rsidRDefault="008A0234" w:rsidP="00347288">
            <w:r w:rsidRPr="00EE76B7">
              <w:t xml:space="preserve">No known </w:t>
            </w:r>
            <w:r>
              <w:t xml:space="preserve">grazing </w:t>
            </w:r>
            <w:r w:rsidRPr="00EE76B7">
              <w:t>disturbance</w:t>
            </w:r>
          </w:p>
        </w:tc>
        <w:tc>
          <w:tcPr>
            <w:tcW w:w="2284" w:type="dxa"/>
            <w:hideMark/>
          </w:tcPr>
          <w:p w14:paraId="2D374D7C" w14:textId="77777777" w:rsidR="008A0234" w:rsidRPr="00EE76B7" w:rsidRDefault="008A0234" w:rsidP="00347288">
            <w:r>
              <w:t>Undisturbed</w:t>
            </w:r>
          </w:p>
        </w:tc>
        <w:tc>
          <w:tcPr>
            <w:tcW w:w="2931" w:type="dxa"/>
            <w:hideMark/>
          </w:tcPr>
          <w:p w14:paraId="3DA4492A" w14:textId="77777777" w:rsidR="008A0234" w:rsidRPr="00EE76B7" w:rsidRDefault="008A0234" w:rsidP="00347288">
            <w:r>
              <w:t>No manipulations</w:t>
            </w:r>
          </w:p>
        </w:tc>
      </w:tr>
    </w:tbl>
    <w:p w14:paraId="71341DEE" w14:textId="77777777" w:rsidR="008A0234" w:rsidRDefault="008A0234" w:rsidP="008A0234"/>
    <w:p w14:paraId="776D27E5" w14:textId="77777777" w:rsidR="008A0234" w:rsidRDefault="008A0234" w:rsidP="008A0234">
      <w:pPr>
        <w:pStyle w:val="Heading2"/>
      </w:pPr>
      <w:r>
        <w:t>Sampling methods</w:t>
      </w:r>
    </w:p>
    <w:p w14:paraId="31A086E3" w14:textId="77777777" w:rsidR="008A0234" w:rsidRPr="00C4691A" w:rsidRDefault="008A0234" w:rsidP="008A0234">
      <w:pPr>
        <w:pStyle w:val="Heading3"/>
      </w:pPr>
      <w:r>
        <w:t>Vegetation sampling</w:t>
      </w:r>
    </w:p>
    <w:p w14:paraId="76636E54" w14:textId="300D5EA4" w:rsidR="008A0234" w:rsidRDefault="008A0234" w:rsidP="008A0234">
      <w:r>
        <w:t>Vegetation sampling was conducted once in mid-July, 2021. Two 1 m</w:t>
      </w:r>
      <w:r w:rsidRPr="00A74B15">
        <w:rPr>
          <w:vertAlign w:val="superscript"/>
        </w:rPr>
        <w:t>2</w:t>
      </w:r>
      <w:r>
        <w:t xml:space="preserve"> vegetation plots were placed within the exclosures</w:t>
      </w:r>
      <w:r w:rsidR="001B7BD7">
        <w:t xml:space="preserve"> (sites, n = 4 per estuary)</w:t>
      </w:r>
      <w:r>
        <w:t>, at least 1 m from the bank edge and any exclosure boundary, and at least 3 m apart within the exclosure. Quadrats were placed so that the</w:t>
      </w:r>
      <w:r w:rsidR="001B7BD7">
        <w:t xml:space="preserve"> plot</w:t>
      </w:r>
      <w:r>
        <w:t xml:space="preserve"> edge nearest creek was parallel to the bank. </w:t>
      </w:r>
    </w:p>
    <w:p w14:paraId="5F8C91BD" w14:textId="77777777" w:rsidR="008A0234" w:rsidRPr="001B5BA9" w:rsidRDefault="008A0234" w:rsidP="008A0234">
      <w:r>
        <w:t xml:space="preserve">All vascular species were identified according Hitchcock and Cronquist </w:t>
      </w:r>
      <w:r>
        <w:fldChar w:fldCharType="begin"/>
      </w:r>
      <w:r>
        <w:instrText xml:space="preserve"> ADDIN ZOTERO_ITEM CSL_CITATION {"citationID":"gs5lhQRz","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E7E09">
        <w:rPr>
          <w:rFonts w:ascii="Calibri" w:hAnsi="Calibri" w:cs="Calibri"/>
        </w:rPr>
        <w:t>(1973)</w:t>
      </w:r>
      <w:r>
        <w:fldChar w:fldCharType="end"/>
      </w:r>
      <w:r>
        <w:t xml:space="preserve">, and currently accepted nomenclature standardized according to the PLANTS Database of the United States Department of Agriculture, Natural Resources Conservation Science [USDA NRCS]. Species were considered in the plot if </w:t>
      </w:r>
      <w:r>
        <w:lastRenderedPageBreak/>
        <w:t>at least half of their basal stem(s) were inside the quadrat boundary; overhanging vegetation was not considered. Aerial vegetated cover to the nearest 3 % (1/32 m</w:t>
      </w:r>
      <w:r>
        <w:rPr>
          <w:vertAlign w:val="superscript"/>
        </w:rPr>
        <w:t>2</w:t>
      </w:r>
      <w:r>
        <w:t xml:space="preserve">) was recorded. For any species present with less than 3 % cover, species were assigned 2% cover if &gt; 20 individuals were present, 1 % cover if 2-20 individuals were present, and 0.1% cover for single individuals. Bare ground was estimated as the remainder of the plot area not covered by above-ground vegetation. Any plots with &gt; 100% cover were standardized relative to 100%. To characterize plant structure, species were assigned to a height category tall (&gt; 1 m), medium (50-100 cm), or short (&lt; 50 cm) based on their maximum reported height in the Illustrated Flora of British Columbia </w:t>
      </w:r>
      <w:r>
        <w:fldChar w:fldCharType="begin"/>
      </w:r>
      <w:r>
        <w:instrText xml:space="preserve"> ADDIN ZOTERO_ITEM CSL_CITATION {"citationID":"X1ZWeUBK","properties":{"formattedCitation":"(Douglas, Meidinger, &amp; Pojar, 1998)","plainCitation":"(Douglas, Meidinger, &amp; Pojar, 1998)","noteIndex":0},"citationItems":[{"id":2577,"uris":["http://zotero.org/users/6092945/items/9A95IYHP"],"itemData":{"id":2577,"type":"book","abstract":"The floristic treatment is in alphabetical order by families, genera and species. Each entry includes the following: synonyms, English names, a brief description of habitat preference, vegetational zones, abundance and range, brief description of morphology and notes of interest. Illustrations are also included of each species along with keys to genera and species.","event-place":"Victoria, BC","language":"English","note":"publisher: British Columbia Ministry of Environment, Lands and Parks","publisher":"B.C. Min. Environ., Lands and Parks, and B.C. Min. For.","publisher-place":"Victoria, BC","source":"www.cabdirect.org","title":"Illustrated flora of British Columbia. Vols. 1-8","title-short":"Illustrated flora of British Columbia. Volume 6","URL":"https://www.cabdirect.org/cabdirect/abstract/20013088729","editor":[{"family":"Douglas","given":"G. W."},{"family":"Meidinger","given":"D."},{"family":"Pojar","given":"J."}],"accessed":{"date-parts":[["2022",6,17]]},"issued":{"date-parts":[["1998"]],"season":"2002"}}}],"schema":"https://github.com/citation-style-language/schema/raw/master/csl-citation.json"} </w:instrText>
      </w:r>
      <w:r>
        <w:fldChar w:fldCharType="separate"/>
      </w:r>
      <w:r w:rsidRPr="007F7B74">
        <w:rPr>
          <w:rFonts w:ascii="Calibri" w:hAnsi="Calibri" w:cs="Calibri"/>
        </w:rPr>
        <w:t>(Douglas, Meidinger, &amp; Pojar, 1998)</w:t>
      </w:r>
      <w:r>
        <w:fldChar w:fldCharType="end"/>
      </w:r>
      <w:r>
        <w:t>.</w:t>
      </w:r>
    </w:p>
    <w:p w14:paraId="2EBFD801" w14:textId="77777777" w:rsidR="008A0234" w:rsidRDefault="008A0234" w:rsidP="008A0234">
      <w:pPr>
        <w:pStyle w:val="Heading3"/>
      </w:pPr>
      <w:r>
        <w:t xml:space="preserve">Surface seed bank sampling &amp; germination </w:t>
      </w:r>
    </w:p>
    <w:p w14:paraId="10CE57C3" w14:textId="5AECF53C" w:rsidR="008A0234" w:rsidRDefault="008A0234" w:rsidP="008A0234">
      <w:r>
        <w:t>Two surface seed bank samples were taken from each plot (n = 16 per disturbance condition in each estuary) in summer (July 2020), fall (October 2020), and spring (March 2021). A 10 cm diameter handheld bulb planter (e.g.,</w:t>
      </w:r>
      <w:hyperlink r:id="rId14" w:history="1">
        <w:r w:rsidRPr="00FE4DD0">
          <w:rPr>
            <w:rStyle w:val="Hyperlink"/>
          </w:rPr>
          <w:t xml:space="preserve"> Husky 9 in. stainless Steel Bulb Planter</w:t>
        </w:r>
        <w:r w:rsidR="0018306E">
          <w:rPr>
            <w:rStyle w:val="Hyperlink"/>
          </w:rPr>
          <w:t>,</w:t>
        </w:r>
        <w:r w:rsidRPr="00FE4DD0">
          <w:rPr>
            <w:rStyle w:val="Hyperlink"/>
          </w:rPr>
          <w:t xml:space="preserve"> Home Depot, USA</w:t>
        </w:r>
      </w:hyperlink>
      <w:r>
        <w:t>) was used to excise sediment 1 cm deep to capture the surface seed bank. Vegetative roots, rhizomes, or other viable rooted material were removed before placing sample in a plastic zipper bag. All surface seed bank samples from the same estuary and disturbance condition were then homogenized in a clean bucket with 100 mL dechlorinated water. Samples were hand-sifted for any remaining root, rhizome, or vegetative material, then homogenized sample was transferred to a clean plastic zipper bag. Summer and fall 2020 samples were stored at 4</w:t>
      </w:r>
      <w:r w:rsidRPr="005C3B19">
        <w:rPr>
          <w:vertAlign w:val="superscript"/>
        </w:rPr>
        <w:t>o</w:t>
      </w:r>
      <w:r>
        <w:t xml:space="preserve"> C for approx. 12 weeks to simulate overwinter cold stratification</w:t>
      </w:r>
      <w:r w:rsidR="00816107">
        <w:t xml:space="preserve"> to release seed dormancy (</w:t>
      </w:r>
      <w:r w:rsidR="00816107" w:rsidRPr="00816107">
        <w:rPr>
          <w:highlight w:val="lightGray"/>
        </w:rPr>
        <w:t>CITE</w:t>
      </w:r>
      <w:r w:rsidR="00816107">
        <w:t>)</w:t>
      </w:r>
      <w:r>
        <w:t xml:space="preserve">; samples collected in the spring of 2021 underwent natural winter conditions and </w:t>
      </w:r>
      <w:r w:rsidR="00816107">
        <w:t>were not subjected to</w:t>
      </w:r>
      <w:r>
        <w:t xml:space="preserve"> cold stratification. </w:t>
      </w:r>
    </w:p>
    <w:p w14:paraId="57098C8F" w14:textId="357D39BC" w:rsidR="008A0234" w:rsidRDefault="008A0234" w:rsidP="008A0234">
      <w:r>
        <w:t xml:space="preserve">Germination trials were conducted under greenhouse conditions with 15 </w:t>
      </w:r>
      <w:proofErr w:type="spellStart"/>
      <w:r>
        <w:t>hr</w:t>
      </w:r>
      <w:proofErr w:type="spellEnd"/>
      <w:r>
        <w:t xml:space="preserve"> daylength at ~ 20</w:t>
      </w:r>
      <w:r w:rsidRPr="002A5497">
        <w:rPr>
          <w:vertAlign w:val="superscript"/>
        </w:rPr>
        <w:t>o</w:t>
      </w:r>
      <w:r>
        <w:t xml:space="preserve"> C. Seedling pots (9 cm x 13 cm x 5.7 cm (depth), </w:t>
      </w:r>
      <w:r w:rsidRPr="00EF4898">
        <w:rPr>
          <w:highlight w:val="lightGray"/>
        </w:rPr>
        <w:t>BRAND</w:t>
      </w:r>
      <w:r>
        <w:t xml:space="preserve">) were filled with moist, sterile potting media (Sunshine Mix No. 4, Sun Gro Horticulture, Agawam, MA, United States). Pots were placed in solid cache trays and constantly bottom-watered with municipal tap water. </w:t>
      </w:r>
    </w:p>
    <w:p w14:paraId="2462370C" w14:textId="77777777" w:rsidR="008A0234" w:rsidRPr="00B15211" w:rsidRDefault="008A0234" w:rsidP="008A0234">
      <w:r>
        <w:t>Seed bank samples were sown by pouring 75 mL sediment over the top of each seedling pot (n = 8 per estuary and disturbance condition) while constantly agitating the homogenized seed bank sample. Seeds were allowed to germinate for 5 weeks, at which time all individuals were counted and removed. The seedling trays were observed for any further germination for another 7-10 days, at which time the samples were discarded. Any species that could not be identified were labelled and transplanted into 38 P plug trays (</w:t>
      </w:r>
      <w:r w:rsidRPr="00780ABE">
        <w:rPr>
          <w:highlight w:val="lightGray"/>
        </w:rPr>
        <w:t>BRAND</w:t>
      </w:r>
      <w:r>
        <w:t xml:space="preserve">) with the same growing media and growing conditions until a positive identification could be made. Representative specimens used to confirm seedling identification were pressed and made available as </w:t>
      </w:r>
      <w:commentRangeStart w:id="1"/>
      <w:r>
        <w:t>herbaria</w:t>
      </w:r>
      <w:commentRangeEnd w:id="1"/>
      <w:r>
        <w:rPr>
          <w:rStyle w:val="CommentReference"/>
        </w:rPr>
        <w:commentReference w:id="1"/>
      </w:r>
      <w:r>
        <w:t xml:space="preserve">. </w:t>
      </w:r>
    </w:p>
    <w:p w14:paraId="66E68CD1" w14:textId="77777777" w:rsidR="008A0234" w:rsidRDefault="008A0234" w:rsidP="008A0234">
      <w:pPr>
        <w:pStyle w:val="Heading2"/>
      </w:pPr>
      <w:commentRangeStart w:id="2"/>
      <w:r>
        <w:t>Analysis</w:t>
      </w:r>
      <w:commentRangeEnd w:id="2"/>
      <w:r w:rsidR="009D5BF7">
        <w:rPr>
          <w:rStyle w:val="CommentReference"/>
          <w:rFonts w:asciiTheme="minorHAnsi" w:eastAsiaTheme="minorHAnsi" w:hAnsiTheme="minorHAnsi" w:cstheme="minorBidi"/>
          <w:color w:val="auto"/>
        </w:rPr>
        <w:commentReference w:id="2"/>
      </w:r>
    </w:p>
    <w:p w14:paraId="4C19989A" w14:textId="4E9DACD2" w:rsidR="00EF68AC" w:rsidRDefault="0025535F" w:rsidP="00EF68AC">
      <w:r>
        <w:t>W</w:t>
      </w:r>
      <w:r w:rsidR="0010261D">
        <w:t>e</w:t>
      </w:r>
      <w:r>
        <w:t xml:space="preserve"> fit generalized linear models (</w:t>
      </w:r>
      <w:r w:rsidR="0010261D" w:rsidRPr="0010261D">
        <w:rPr>
          <w:highlight w:val="lightGray"/>
        </w:rPr>
        <w:t>package</w:t>
      </w:r>
      <w:r>
        <w:t xml:space="preserve">) to test </w:t>
      </w:r>
      <w:r w:rsidR="0010261D">
        <w:t xml:space="preserve">significant differences in vegetation and surface seed bank response between disturbance categories. </w:t>
      </w:r>
    </w:p>
    <w:p w14:paraId="52851F88" w14:textId="11FBD5A0" w:rsidR="0010261D" w:rsidRDefault="0010261D" w:rsidP="00EF68AC">
      <w:r>
        <w:t>We used non-metric multidimensional scaling (NMDS</w:t>
      </w:r>
      <w:r w:rsidR="00780ABE">
        <w:t xml:space="preserve">, </w:t>
      </w:r>
      <w:r w:rsidR="00780ABE" w:rsidRPr="00780ABE">
        <w:rPr>
          <w:highlight w:val="lightGray"/>
        </w:rPr>
        <w:t>package</w:t>
      </w:r>
      <w:r>
        <w:t xml:space="preserve">) to visualize similarity in species compositional relative abundance between surface seed banks and above ground vegetation. </w:t>
      </w:r>
    </w:p>
    <w:p w14:paraId="1A2F7166" w14:textId="291E1AD7" w:rsidR="00EF68AC" w:rsidRDefault="00EF68AC" w:rsidP="00EF68AC"/>
    <w:p w14:paraId="4A0A77CB" w14:textId="0EA27BB8" w:rsidR="00EF68AC" w:rsidRDefault="00EF68AC">
      <w:r>
        <w:br w:type="page"/>
      </w:r>
    </w:p>
    <w:p w14:paraId="0A70F493" w14:textId="1D49C622" w:rsidR="00EF68AC" w:rsidRDefault="00EF68AC" w:rsidP="00EF68AC">
      <w:pPr>
        <w:pStyle w:val="Heading1"/>
      </w:pPr>
      <w:r>
        <w:lastRenderedPageBreak/>
        <w:t>Results</w:t>
      </w:r>
    </w:p>
    <w:p w14:paraId="3242BD6D" w14:textId="187532AF" w:rsidR="00BB780B" w:rsidRPr="00BB780B" w:rsidRDefault="00BB780B" w:rsidP="00BB780B">
      <w:pPr>
        <w:rPr>
          <w:i/>
        </w:rPr>
      </w:pPr>
      <w:r w:rsidRPr="00BB780B">
        <w:rPr>
          <w:i/>
        </w:rPr>
        <w:t>Expectations:</w:t>
      </w:r>
    </w:p>
    <w:p w14:paraId="5AC2A434" w14:textId="77777777" w:rsidR="009D5BF7" w:rsidRPr="00BB780B" w:rsidRDefault="009D5BF7" w:rsidP="009D5BF7">
      <w:pPr>
        <w:pStyle w:val="ListParagraph"/>
        <w:numPr>
          <w:ilvl w:val="0"/>
          <w:numId w:val="8"/>
        </w:numPr>
        <w:spacing w:after="0" w:line="240" w:lineRule="auto"/>
        <w:contextualSpacing w:val="0"/>
        <w:rPr>
          <w:rFonts w:eastAsia="Times New Roman"/>
          <w:i/>
        </w:rPr>
      </w:pPr>
      <w:r w:rsidRPr="00BB780B">
        <w:rPr>
          <w:rFonts w:eastAsia="Times New Roman"/>
          <w:i/>
        </w:rPr>
        <w:t>Above-ground vegetation in recently disturbed sites will be highly similar to seed inputs than older disturbance vegetation similarity to seed, or reference vegetation similarity to seed</w:t>
      </w:r>
    </w:p>
    <w:p w14:paraId="782244DD" w14:textId="77777777" w:rsidR="009D5BF7" w:rsidRPr="00BB780B" w:rsidRDefault="009D5BF7" w:rsidP="009D5BF7">
      <w:pPr>
        <w:pStyle w:val="ListParagraph"/>
        <w:numPr>
          <w:ilvl w:val="0"/>
          <w:numId w:val="8"/>
        </w:numPr>
        <w:spacing w:after="0" w:line="240" w:lineRule="auto"/>
        <w:contextualSpacing w:val="0"/>
        <w:rPr>
          <w:rFonts w:eastAsia="Times New Roman"/>
          <w:i/>
        </w:rPr>
      </w:pPr>
      <w:r w:rsidRPr="00BB780B">
        <w:rPr>
          <w:rFonts w:eastAsia="Times New Roman"/>
          <w:i/>
        </w:rPr>
        <w:t>Above-ground vegetation at older disturbance sites will be more similar to reference vegetation than recently disturbed (regardless of seed inputs)</w:t>
      </w:r>
    </w:p>
    <w:p w14:paraId="55B8DAA7" w14:textId="77777777" w:rsidR="009D5BF7" w:rsidRPr="00BB780B" w:rsidRDefault="009D5BF7" w:rsidP="009D5BF7">
      <w:pPr>
        <w:pStyle w:val="ListParagraph"/>
        <w:numPr>
          <w:ilvl w:val="0"/>
          <w:numId w:val="8"/>
        </w:numPr>
        <w:spacing w:after="0" w:line="240" w:lineRule="auto"/>
        <w:contextualSpacing w:val="0"/>
        <w:rPr>
          <w:rFonts w:eastAsia="Times New Roman"/>
          <w:i/>
        </w:rPr>
      </w:pPr>
      <w:r w:rsidRPr="00BB780B">
        <w:rPr>
          <w:rFonts w:eastAsia="Times New Roman"/>
          <w:i/>
        </w:rPr>
        <w:t>Alternatively, novel disturbance and novel seed inputs lead to alternative succession pathways, where new competitors from seed inputs derail the "slow encroachment" of the clonal dominant from the neighboring intact site.</w:t>
      </w:r>
    </w:p>
    <w:p w14:paraId="24D000FD" w14:textId="77777777" w:rsidR="009D5BF7" w:rsidRPr="009D5BF7" w:rsidRDefault="009D5BF7" w:rsidP="009D5BF7"/>
    <w:p w14:paraId="67E99B53" w14:textId="07F8A821" w:rsidR="00EF68AC" w:rsidRDefault="00EF68AC" w:rsidP="00EF68AC"/>
    <w:p w14:paraId="543FEE0D" w14:textId="77777777" w:rsidR="007113B5" w:rsidRDefault="008319A9" w:rsidP="007113B5">
      <w:pPr>
        <w:keepNext/>
      </w:pPr>
      <w:r>
        <w:rPr>
          <w:noProof/>
        </w:rPr>
        <w:drawing>
          <wp:inline distT="0" distB="0" distL="0" distR="0" wp14:anchorId="7B6EC2DB" wp14:editId="20B8D288">
            <wp:extent cx="5989467" cy="3992978"/>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89467" cy="3992978"/>
                    </a:xfrm>
                    <a:prstGeom prst="rect">
                      <a:avLst/>
                    </a:prstGeom>
                    <a:noFill/>
                  </pic:spPr>
                </pic:pic>
              </a:graphicData>
            </a:graphic>
          </wp:inline>
        </w:drawing>
      </w:r>
    </w:p>
    <w:p w14:paraId="6956BFD2" w14:textId="1EB96885" w:rsidR="00EF68AC" w:rsidRDefault="007113B5" w:rsidP="007113B5">
      <w:pPr>
        <w:pStyle w:val="Caption"/>
      </w:pPr>
      <w:r>
        <w:t xml:space="preserve">Figure </w:t>
      </w:r>
      <w:r>
        <w:fldChar w:fldCharType="begin"/>
      </w:r>
      <w:r>
        <w:instrText xml:space="preserve"> SEQ Figure \* ARABIC </w:instrText>
      </w:r>
      <w:r>
        <w:fldChar w:fldCharType="separate"/>
      </w:r>
      <w:r w:rsidR="000D7BDD">
        <w:rPr>
          <w:noProof/>
        </w:rPr>
        <w:t>1</w:t>
      </w:r>
      <w:r>
        <w:fldChar w:fldCharType="end"/>
      </w:r>
      <w:r>
        <w:t>. Above-ground cover abundance of key functional group ‘tall, perennial graminoids’</w:t>
      </w:r>
      <w:r w:rsidR="00C21004">
        <w:t xml:space="preserve"> is not significantly different from undisturbed (reference) sites after 10 years. (Right) However, above-ground cover is dominated by exotic species within 10-year old exclosures. </w:t>
      </w:r>
      <w:r w:rsidR="0085198F">
        <w:t xml:space="preserve">Note y-axis scale. </w:t>
      </w:r>
    </w:p>
    <w:p w14:paraId="18D50716" w14:textId="201CACAD" w:rsidR="007113B5" w:rsidRDefault="007113B5" w:rsidP="00EF68AC"/>
    <w:p w14:paraId="0719385A" w14:textId="70DB9E61" w:rsidR="00225F6A" w:rsidRDefault="00225F6A" w:rsidP="00225F6A">
      <w:pPr>
        <w:pStyle w:val="ListParagraph"/>
        <w:numPr>
          <w:ilvl w:val="0"/>
          <w:numId w:val="6"/>
        </w:numPr>
      </w:pPr>
      <w:r>
        <w:t xml:space="preserve">General summary results: </w:t>
      </w:r>
    </w:p>
    <w:p w14:paraId="3457DDAF" w14:textId="61325AE8" w:rsidR="00225F6A" w:rsidRDefault="00225F6A" w:rsidP="00225F6A">
      <w:pPr>
        <w:pStyle w:val="ListParagraph"/>
        <w:numPr>
          <w:ilvl w:val="1"/>
          <w:numId w:val="6"/>
        </w:numPr>
      </w:pPr>
      <w:r>
        <w:t xml:space="preserve">X species from Y genera were </w:t>
      </w:r>
      <w:r w:rsidR="00645DAB">
        <w:t>found in above-ground vegetation, and X/Y in the surface seed bank (Supplemental table)</w:t>
      </w:r>
    </w:p>
    <w:p w14:paraId="63D6622D" w14:textId="77777777" w:rsidR="00645DAB" w:rsidRDefault="00645DAB" w:rsidP="006371C5">
      <w:pPr>
        <w:pStyle w:val="ListParagraph"/>
        <w:numPr>
          <w:ilvl w:val="0"/>
          <w:numId w:val="6"/>
        </w:numPr>
      </w:pPr>
    </w:p>
    <w:p w14:paraId="1AF2A674" w14:textId="77777777" w:rsidR="007113B5" w:rsidRDefault="007113B5" w:rsidP="007113B5">
      <w:pPr>
        <w:keepNext/>
      </w:pPr>
      <w:r>
        <w:rPr>
          <w:noProof/>
        </w:rPr>
        <w:lastRenderedPageBreak/>
        <w:drawing>
          <wp:inline distT="0" distB="0" distL="0" distR="0" wp14:anchorId="2BC22B27" wp14:editId="4BAE80F4">
            <wp:extent cx="6120130" cy="265158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2954" cy="2657141"/>
                    </a:xfrm>
                    <a:prstGeom prst="rect">
                      <a:avLst/>
                    </a:prstGeom>
                    <a:noFill/>
                  </pic:spPr>
                </pic:pic>
              </a:graphicData>
            </a:graphic>
          </wp:inline>
        </w:drawing>
      </w:r>
    </w:p>
    <w:p w14:paraId="517D4980" w14:textId="1B3898CC" w:rsidR="007113B5" w:rsidRDefault="007113B5" w:rsidP="007113B5">
      <w:pPr>
        <w:pStyle w:val="Caption"/>
      </w:pPr>
      <w:r>
        <w:t xml:space="preserve">Figure </w:t>
      </w:r>
      <w:r>
        <w:fldChar w:fldCharType="begin"/>
      </w:r>
      <w:r>
        <w:instrText xml:space="preserve"> SEQ Figure \* ARABIC </w:instrText>
      </w:r>
      <w:r>
        <w:fldChar w:fldCharType="separate"/>
      </w:r>
      <w:r w:rsidR="000D7BDD">
        <w:rPr>
          <w:noProof/>
        </w:rPr>
        <w:t>2</w:t>
      </w:r>
      <w:r>
        <w:fldChar w:fldCharType="end"/>
      </w:r>
      <w:r>
        <w:t xml:space="preserve">. </w:t>
      </w:r>
      <w:r w:rsidR="0085198F">
        <w:t xml:space="preserve">(Left) Seed bank abundance of tall, perennial graminoids is significantly higher in 10-year old exclosures compared to other disturbance conditions, including undisturbed (reference) sites. </w:t>
      </w:r>
      <w:r w:rsidR="00631FF0">
        <w:t xml:space="preserve">(Right) Notably, approx. half of the seed bank is comprised of exotic species in 10-year old exclosures, and significant representation in undisturbed sites in Little Qualicum Estuary.  </w:t>
      </w:r>
    </w:p>
    <w:p w14:paraId="1FE98EB6" w14:textId="4EB4340A" w:rsidR="00EF68AC" w:rsidRDefault="00EF68AC" w:rsidP="00EF68AC"/>
    <w:p w14:paraId="188D4F90" w14:textId="77777777" w:rsidR="007C29D8" w:rsidRDefault="003931BA" w:rsidP="007C29D8">
      <w:pPr>
        <w:keepNext/>
      </w:pPr>
      <w:r>
        <w:rPr>
          <w:noProof/>
        </w:rPr>
        <w:drawing>
          <wp:inline distT="0" distB="0" distL="0" distR="0" wp14:anchorId="5492CC0D" wp14:editId="1D068C38">
            <wp:extent cx="5822950" cy="3477087"/>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31696" cy="3482310"/>
                    </a:xfrm>
                    <a:prstGeom prst="rect">
                      <a:avLst/>
                    </a:prstGeom>
                    <a:noFill/>
                  </pic:spPr>
                </pic:pic>
              </a:graphicData>
            </a:graphic>
          </wp:inline>
        </w:drawing>
      </w:r>
    </w:p>
    <w:p w14:paraId="723D348D" w14:textId="3C02419D" w:rsidR="00EF68AC" w:rsidRDefault="007C29D8" w:rsidP="007C29D8">
      <w:pPr>
        <w:pStyle w:val="Caption"/>
      </w:pPr>
      <w:r>
        <w:t xml:space="preserve">Figure </w:t>
      </w:r>
      <w:r>
        <w:fldChar w:fldCharType="begin"/>
      </w:r>
      <w:r>
        <w:instrText xml:space="preserve"> SEQ Figure \* ARABIC </w:instrText>
      </w:r>
      <w:r>
        <w:fldChar w:fldCharType="separate"/>
      </w:r>
      <w:r w:rsidR="000D7BDD">
        <w:rPr>
          <w:noProof/>
        </w:rPr>
        <w:t>3</w:t>
      </w:r>
      <w:r>
        <w:fldChar w:fldCharType="end"/>
      </w:r>
      <w:r>
        <w:t xml:space="preserve">. Seed limitation of keystone species </w:t>
      </w:r>
      <w:r>
        <w:rPr>
          <w:i w:val="0"/>
        </w:rPr>
        <w:t>Carex lyngbyei</w:t>
      </w:r>
      <w:r>
        <w:t xml:space="preserve"> results in overall lower representation in the seed bank compared to all tall, perennial graminoids (Fig. 2). Notably, </w:t>
      </w:r>
      <w:r w:rsidR="008141A0">
        <w:t xml:space="preserve">seed of this species is nearly absent in undisturbed sites in Nanaimo River Estuary. Presence of seed in 1-year old exclosures </w:t>
      </w:r>
      <w:r w:rsidR="009126BB">
        <w:t>in Nanaimo may indicate altered reproductive strategy to produce seed following grazing stress (*</w:t>
      </w:r>
      <w:r w:rsidR="009126BB" w:rsidRPr="009126BB">
        <w:rPr>
          <w:highlight w:val="yellow"/>
        </w:rPr>
        <w:t>cite</w:t>
      </w:r>
      <w:r w:rsidR="009126BB">
        <w:t>)</w:t>
      </w:r>
    </w:p>
    <w:p w14:paraId="22940750" w14:textId="23E93F10" w:rsidR="000D7BDD" w:rsidRDefault="000D7BDD" w:rsidP="000D7BDD">
      <w:bookmarkStart w:id="3" w:name="_GoBack"/>
      <w:bookmarkEnd w:id="3"/>
    </w:p>
    <w:p w14:paraId="55912CDE" w14:textId="77777777" w:rsidR="000D7BDD" w:rsidRDefault="000D7BDD" w:rsidP="000D7BDD">
      <w:pPr>
        <w:keepNext/>
      </w:pPr>
      <w:r>
        <w:rPr>
          <w:noProof/>
        </w:rPr>
        <w:lastRenderedPageBreak/>
        <w:drawing>
          <wp:inline distT="0" distB="0" distL="0" distR="0" wp14:anchorId="65FFEED3" wp14:editId="67EDD0A6">
            <wp:extent cx="5791200" cy="3746107"/>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2944"/>
                    <a:stretch/>
                  </pic:blipFill>
                  <pic:spPr bwMode="auto">
                    <a:xfrm>
                      <a:off x="0" y="0"/>
                      <a:ext cx="5818622" cy="3763845"/>
                    </a:xfrm>
                    <a:prstGeom prst="rect">
                      <a:avLst/>
                    </a:prstGeom>
                    <a:noFill/>
                    <a:ln>
                      <a:noFill/>
                    </a:ln>
                    <a:extLst>
                      <a:ext uri="{53640926-AAD7-44D8-BBD7-CCE9431645EC}">
                        <a14:shadowObscured xmlns:a14="http://schemas.microsoft.com/office/drawing/2010/main"/>
                      </a:ext>
                    </a:extLst>
                  </pic:spPr>
                </pic:pic>
              </a:graphicData>
            </a:graphic>
          </wp:inline>
        </w:drawing>
      </w:r>
    </w:p>
    <w:p w14:paraId="462508BA" w14:textId="67D6306C" w:rsidR="000D7BDD" w:rsidRPr="000D7BDD" w:rsidRDefault="000D7BDD" w:rsidP="000D7BDD">
      <w:pPr>
        <w:pStyle w:val="Caption"/>
      </w:pPr>
      <w:r>
        <w:t xml:space="preserve">Figure </w:t>
      </w:r>
      <w:r>
        <w:fldChar w:fldCharType="begin"/>
      </w:r>
      <w:r>
        <w:instrText xml:space="preserve"> SEQ Figure \* ARABIC </w:instrText>
      </w:r>
      <w:r>
        <w:fldChar w:fldCharType="separate"/>
      </w:r>
      <w:r>
        <w:rPr>
          <w:noProof/>
        </w:rPr>
        <w:t>4</w:t>
      </w:r>
      <w:r>
        <w:fldChar w:fldCharType="end"/>
      </w:r>
      <w:r>
        <w:t xml:space="preserve">. Species relative abundance </w:t>
      </w:r>
      <w:r w:rsidR="00763237">
        <w:t xml:space="preserve">had greatest similarity between above-ground vegetation and surface seed banks in grubbed and undisturbed sites, and greatest dissimilarity in both exclosures (1 and 10 years post-grazing exclusion). </w:t>
      </w:r>
    </w:p>
    <w:p w14:paraId="35D7ECF7" w14:textId="37AA8EB5" w:rsidR="00EF68AC" w:rsidRDefault="00EF68AC" w:rsidP="00EF68AC"/>
    <w:p w14:paraId="25317A77" w14:textId="7633F05C" w:rsidR="00EF68AC" w:rsidRDefault="00EF68AC" w:rsidP="00EF68AC"/>
    <w:p w14:paraId="4198DE0D" w14:textId="208B7077" w:rsidR="00EF68AC" w:rsidRDefault="00EF68AC">
      <w:r>
        <w:br w:type="page"/>
      </w:r>
    </w:p>
    <w:p w14:paraId="7CC59F0E" w14:textId="2389D0DD" w:rsidR="00C92E19" w:rsidRDefault="00EF68AC" w:rsidP="00C92E19">
      <w:pPr>
        <w:pStyle w:val="Heading1"/>
      </w:pPr>
      <w:r>
        <w:lastRenderedPageBreak/>
        <w:t>Discussion</w:t>
      </w:r>
    </w:p>
    <w:p w14:paraId="1FD26DE8" w14:textId="0F2CAAFA" w:rsidR="00C92E19" w:rsidRDefault="006227E6" w:rsidP="00C92E19">
      <w:pPr>
        <w:pStyle w:val="ListParagraph"/>
        <w:numPr>
          <w:ilvl w:val="0"/>
          <w:numId w:val="11"/>
        </w:numPr>
      </w:pPr>
      <w:r>
        <w:t xml:space="preserve">Does the system recover? </w:t>
      </w:r>
      <w:r w:rsidR="00C92E19">
        <w:t xml:space="preserve">Explain why </w:t>
      </w:r>
      <w:commentRangeStart w:id="4"/>
      <w:r w:rsidR="00C92E19">
        <w:t xml:space="preserve">expectations </w:t>
      </w:r>
      <w:commentRangeEnd w:id="4"/>
      <w:r w:rsidR="00B47FB6">
        <w:rPr>
          <w:rStyle w:val="CommentReference"/>
        </w:rPr>
        <w:commentReference w:id="4"/>
      </w:r>
      <w:r w:rsidR="00C92E19">
        <w:t xml:space="preserve">were or weren’t met. </w:t>
      </w:r>
    </w:p>
    <w:p w14:paraId="3FA7F4FD" w14:textId="102EAABD" w:rsidR="006227E6" w:rsidRDefault="00B47FB6" w:rsidP="006227E6">
      <w:pPr>
        <w:pStyle w:val="ListParagraph"/>
        <w:numPr>
          <w:ilvl w:val="1"/>
          <w:numId w:val="11"/>
        </w:numPr>
      </w:pPr>
      <w:r>
        <w:t xml:space="preserve">Functional groups have recovered, however compositional quality has changed. </w:t>
      </w:r>
    </w:p>
    <w:p w14:paraId="6958E069" w14:textId="2413F978" w:rsidR="008B1587" w:rsidRDefault="008B1587" w:rsidP="008B1587">
      <w:pPr>
        <w:pStyle w:val="ListParagraph"/>
        <w:numPr>
          <w:ilvl w:val="2"/>
          <w:numId w:val="11"/>
        </w:numPr>
      </w:pPr>
      <w:r>
        <w:t xml:space="preserve">Clonal and seed competitive advantage of exotic grass leads to novel </w:t>
      </w:r>
      <w:r w:rsidR="004C053D">
        <w:t xml:space="preserve">composition after disturbance. </w:t>
      </w:r>
    </w:p>
    <w:p w14:paraId="710839C2" w14:textId="2E84609E" w:rsidR="008B1587" w:rsidRDefault="00B47FB6" w:rsidP="00C936DE">
      <w:pPr>
        <w:pStyle w:val="ListParagraph"/>
        <w:numPr>
          <w:ilvl w:val="1"/>
          <w:numId w:val="11"/>
        </w:numPr>
      </w:pPr>
      <w:r>
        <w:t>Seed inputs are most similar in grubbed and undisturbed</w:t>
      </w:r>
      <w:r w:rsidR="008B1587">
        <w:t xml:space="preserve"> sites</w:t>
      </w:r>
      <w:r w:rsidR="005B2F3D">
        <w:t>. This</w:t>
      </w:r>
      <w:r w:rsidR="008B1587">
        <w:t xml:space="preserve"> contradict</w:t>
      </w:r>
      <w:r w:rsidR="005B2F3D">
        <w:t>s</w:t>
      </w:r>
      <w:r w:rsidR="008B1587">
        <w:t xml:space="preserve"> our expectations of</w:t>
      </w:r>
      <w:r w:rsidR="004C053D">
        <w:t xml:space="preserve"> high</w:t>
      </w:r>
      <w:r w:rsidR="008B1587">
        <w:t xml:space="preserve"> </w:t>
      </w:r>
      <w:r w:rsidR="004C053D">
        <w:t>similarity in older and reference sites. However, this also shows that</w:t>
      </w:r>
      <w:r w:rsidR="002C39B0">
        <w:t xml:space="preserve"> native</w:t>
      </w:r>
      <w:r w:rsidR="004C053D">
        <w:t xml:space="preserve"> seeds</w:t>
      </w:r>
      <w:r w:rsidR="002C39B0">
        <w:t xml:space="preserve"> of </w:t>
      </w:r>
      <w:r w:rsidR="005B2F3D">
        <w:t xml:space="preserve">desired </w:t>
      </w:r>
      <w:r w:rsidR="002C39B0">
        <w:t>functional groups</w:t>
      </w:r>
      <w:r w:rsidR="004C053D">
        <w:t xml:space="preserve"> are not dispersed or retained in grubbed sites, thus</w:t>
      </w:r>
      <w:r w:rsidR="002C39B0">
        <w:t xml:space="preserve"> their</w:t>
      </w:r>
      <w:r w:rsidR="004C053D">
        <w:t xml:space="preserve"> recovery is </w:t>
      </w:r>
      <w:r w:rsidR="002C39B0">
        <w:t>obliged to proceed from clonal strategy</w:t>
      </w:r>
      <w:r w:rsidR="004C053D">
        <w:t xml:space="preserve">. </w:t>
      </w:r>
    </w:p>
    <w:p w14:paraId="1F1800FB" w14:textId="77777777" w:rsidR="006227E6" w:rsidRDefault="006227E6" w:rsidP="006227E6"/>
    <w:p w14:paraId="2E478408" w14:textId="50173DE4" w:rsidR="00C92E19" w:rsidRDefault="00D826A1" w:rsidP="00D826A1">
      <w:pPr>
        <w:pStyle w:val="ListParagraph"/>
        <w:numPr>
          <w:ilvl w:val="0"/>
          <w:numId w:val="11"/>
        </w:numPr>
      </w:pPr>
      <w:r>
        <w:t xml:space="preserve">Broader implication: what does this mean about succession &amp; recovery? </w:t>
      </w:r>
    </w:p>
    <w:p w14:paraId="4BC8658D" w14:textId="265EFD12" w:rsidR="009236BD" w:rsidRDefault="009236BD" w:rsidP="009B6C8D">
      <w:pPr>
        <w:pStyle w:val="ListParagraph"/>
        <w:numPr>
          <w:ilvl w:val="1"/>
          <w:numId w:val="11"/>
        </w:numPr>
      </w:pPr>
      <w:r>
        <w:t>What does the</w:t>
      </w:r>
      <w:r w:rsidR="002B0C85">
        <w:t xml:space="preserve"> species or</w:t>
      </w:r>
      <w:r>
        <w:t xml:space="preserve"> functional identity/abundance mean (AGST vs. CALY)?</w:t>
      </w:r>
      <w:r w:rsidR="0031478F">
        <w:t xml:space="preserve"> Expand on </w:t>
      </w:r>
      <w:r w:rsidR="0031478F">
        <w:fldChar w:fldCharType="begin"/>
      </w:r>
      <w:r w:rsidR="00F17E18">
        <w:instrText xml:space="preserve"> ADDIN ZOTERO_ITEM CSL_CITATION {"citationID":"tPUpYDOc","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31478F">
        <w:fldChar w:fldCharType="separate"/>
      </w:r>
      <w:r w:rsidR="00F17E18" w:rsidRPr="00F17E18">
        <w:rPr>
          <w:rFonts w:ascii="Calibri" w:hAnsi="Calibri" w:cs="Calibri"/>
        </w:rPr>
        <w:t>(Waller et al., 2020)</w:t>
      </w:r>
      <w:r w:rsidR="0031478F">
        <w:fldChar w:fldCharType="end"/>
      </w:r>
      <w:r w:rsidR="00F17E18">
        <w:t xml:space="preserve">. </w:t>
      </w:r>
    </w:p>
    <w:p w14:paraId="045CBC50" w14:textId="3EF3096F" w:rsidR="00D826A1" w:rsidRDefault="00317E0D" w:rsidP="009B6C8D">
      <w:pPr>
        <w:pStyle w:val="ListParagraph"/>
        <w:numPr>
          <w:ilvl w:val="1"/>
          <w:numId w:val="11"/>
        </w:numPr>
      </w:pPr>
      <w:r>
        <w:t>Potential for e</w:t>
      </w:r>
      <w:r w:rsidR="00D826A1">
        <w:t>cological memory loss following disturbance</w:t>
      </w:r>
      <w:r w:rsidR="00F17E18">
        <w:t xml:space="preserve">. </w:t>
      </w:r>
    </w:p>
    <w:p w14:paraId="7B07F778" w14:textId="4D18394A" w:rsidR="009B6C8D" w:rsidRDefault="00F17E18" w:rsidP="009B6C8D">
      <w:pPr>
        <w:pStyle w:val="ListParagraph"/>
        <w:numPr>
          <w:ilvl w:val="1"/>
          <w:numId w:val="11"/>
        </w:numPr>
      </w:pPr>
      <w:r>
        <w:t xml:space="preserve">Extrapolate to other systems: what are implications for </w:t>
      </w:r>
      <w:r w:rsidR="009B6C8D">
        <w:t>systems with other press disturbance types, especially anthropogenic stressors (e.g., general wetland/riparian invasion</w:t>
      </w:r>
      <w:r w:rsidR="00AA1402">
        <w:t xml:space="preserve">). </w:t>
      </w:r>
    </w:p>
    <w:p w14:paraId="4CE36EE2" w14:textId="77777777" w:rsidR="00457DDC" w:rsidRDefault="00457DDC" w:rsidP="00457DDC"/>
    <w:p w14:paraId="2A6E8A67" w14:textId="756CAE52" w:rsidR="005B2F3D" w:rsidRDefault="005B2F3D" w:rsidP="00C92E19">
      <w:pPr>
        <w:pStyle w:val="ListParagraph"/>
        <w:numPr>
          <w:ilvl w:val="0"/>
          <w:numId w:val="11"/>
        </w:numPr>
      </w:pPr>
      <w:r>
        <w:t>Management applications &amp; opportunities</w:t>
      </w:r>
    </w:p>
    <w:p w14:paraId="161E1873" w14:textId="4CA9732C" w:rsidR="009B6C8D" w:rsidRDefault="005B2F3D" w:rsidP="009B6C8D">
      <w:pPr>
        <w:pStyle w:val="ListParagraph"/>
        <w:numPr>
          <w:ilvl w:val="1"/>
          <w:numId w:val="11"/>
        </w:numPr>
      </w:pPr>
      <w:r>
        <w:t xml:space="preserve">Passive restoration is insufficient, thus active restoration through transplanting </w:t>
      </w:r>
      <w:r w:rsidR="009B6C8D">
        <w:t>should</w:t>
      </w:r>
      <w:r>
        <w:t xml:space="preserve"> be prioritized in</w:t>
      </w:r>
      <w:r w:rsidR="009B6C8D">
        <w:t xml:space="preserve"> ecosystems affected by</w:t>
      </w:r>
      <w:r w:rsidR="00AA1402">
        <w:t xml:space="preserve"> these types of disturbance. </w:t>
      </w:r>
    </w:p>
    <w:p w14:paraId="1BB43DB2" w14:textId="2D7DA27A" w:rsidR="00AA1402" w:rsidRDefault="00AA1402" w:rsidP="009B6C8D">
      <w:pPr>
        <w:pStyle w:val="ListParagraph"/>
        <w:numPr>
          <w:ilvl w:val="1"/>
          <w:numId w:val="11"/>
        </w:numPr>
      </w:pPr>
      <w:r>
        <w:t>If disturbance denudes a habitat type, this effectively creates a ‘blank slate’ for restoration</w:t>
      </w:r>
      <w:r w:rsidR="00C109F9">
        <w:t xml:space="preserve"> where land managers can choose specific restoration states (</w:t>
      </w:r>
      <w:commentRangeStart w:id="5"/>
      <w:r w:rsidR="00C109F9" w:rsidRPr="00C109F9">
        <w:rPr>
          <w:highlight w:val="lightGray"/>
        </w:rPr>
        <w:t>CITE</w:t>
      </w:r>
      <w:commentRangeEnd w:id="5"/>
      <w:r w:rsidR="00C109F9">
        <w:rPr>
          <w:rStyle w:val="CommentReference"/>
        </w:rPr>
        <w:commentReference w:id="5"/>
      </w:r>
      <w:r w:rsidR="00C109F9">
        <w:t>)</w:t>
      </w:r>
      <w:r>
        <w:t xml:space="preserve">. </w:t>
      </w:r>
      <w:r w:rsidR="00CF234A">
        <w:t>Besides ecosystem function,</w:t>
      </w:r>
      <w:r>
        <w:t xml:space="preserve"> ethnoecological restoration </w:t>
      </w:r>
      <w:r w:rsidR="00CF234A">
        <w:t>opportunities could exist</w:t>
      </w:r>
      <w:r>
        <w:t>.</w:t>
      </w:r>
      <w:r w:rsidR="00CF234A">
        <w:t xml:space="preserve"> In the PNW, this could be restoration of culinary root gardens (</w:t>
      </w:r>
      <w:r w:rsidR="00CF234A" w:rsidRPr="00CF234A">
        <w:rPr>
          <w:highlight w:val="lightGray"/>
        </w:rPr>
        <w:t>CITE</w:t>
      </w:r>
      <w:r w:rsidR="00CF234A">
        <w:t xml:space="preserve">). </w:t>
      </w:r>
      <w:r>
        <w:t xml:space="preserve"> </w:t>
      </w:r>
    </w:p>
    <w:p w14:paraId="08FE0F4E" w14:textId="77777777" w:rsidR="00C92E19" w:rsidRDefault="00C92E19" w:rsidP="00EF68AC"/>
    <w:p w14:paraId="1E914679" w14:textId="464959C3" w:rsidR="0083125B" w:rsidRDefault="0083125B" w:rsidP="00EF68AC"/>
    <w:p w14:paraId="07056476" w14:textId="74EBB571" w:rsidR="0083125B" w:rsidRDefault="0083125B" w:rsidP="00EF68AC"/>
    <w:p w14:paraId="119CA132" w14:textId="40E0B96E" w:rsidR="0083125B" w:rsidRDefault="0083125B" w:rsidP="00EF68AC"/>
    <w:p w14:paraId="083688A1" w14:textId="2F244FE5" w:rsidR="0083125B" w:rsidRDefault="0083125B" w:rsidP="00EF68AC"/>
    <w:p w14:paraId="1F19E201" w14:textId="3F0003B9" w:rsidR="0083125B" w:rsidRDefault="0083125B" w:rsidP="00EF68AC"/>
    <w:p w14:paraId="7E9BB55B" w14:textId="36896C81" w:rsidR="0083125B" w:rsidRDefault="0083125B" w:rsidP="00EF68AC"/>
    <w:p w14:paraId="511461DC" w14:textId="15FB1C53" w:rsidR="0083125B" w:rsidRDefault="0083125B" w:rsidP="00EF68AC"/>
    <w:p w14:paraId="5D7A691A" w14:textId="3C1EF931" w:rsidR="0083125B" w:rsidRDefault="0083125B" w:rsidP="00EF68AC"/>
    <w:p w14:paraId="0B4A921D" w14:textId="46D416AF" w:rsidR="0083125B" w:rsidRDefault="0083125B">
      <w:r>
        <w:br w:type="page"/>
      </w:r>
    </w:p>
    <w:p w14:paraId="51772199" w14:textId="2EAD6CB4" w:rsidR="0083125B" w:rsidRDefault="0083125B" w:rsidP="0083125B">
      <w:pPr>
        <w:pStyle w:val="Heading1"/>
      </w:pPr>
      <w:r>
        <w:lastRenderedPageBreak/>
        <w:t>Literature Cited</w:t>
      </w:r>
    </w:p>
    <w:p w14:paraId="638E05FA" w14:textId="77777777" w:rsidR="00F17E18" w:rsidRPr="00F17E18" w:rsidRDefault="0083125B" w:rsidP="00F17E18">
      <w:pPr>
        <w:pStyle w:val="Bibliography"/>
        <w:rPr>
          <w:rFonts w:ascii="Calibri" w:hAnsi="Calibri" w:cs="Calibri"/>
        </w:rPr>
      </w:pPr>
      <w:r>
        <w:fldChar w:fldCharType="begin"/>
      </w:r>
      <w:r>
        <w:instrText xml:space="preserve"> ADDIN ZOTERO_BIBL {"uncited":[],"omitted":[],"custom":[]} CSL_BIBLIOGRAPHY </w:instrText>
      </w:r>
      <w:r>
        <w:fldChar w:fldCharType="separate"/>
      </w:r>
      <w:r w:rsidR="00F17E18" w:rsidRPr="00F17E18">
        <w:rPr>
          <w:rFonts w:ascii="Calibri" w:hAnsi="Calibri" w:cs="Calibri"/>
        </w:rPr>
        <w:t xml:space="preserve">Douglas, G. W., </w:t>
      </w:r>
      <w:proofErr w:type="spellStart"/>
      <w:r w:rsidR="00F17E18" w:rsidRPr="00F17E18">
        <w:rPr>
          <w:rFonts w:ascii="Calibri" w:hAnsi="Calibri" w:cs="Calibri"/>
        </w:rPr>
        <w:t>Meidinger</w:t>
      </w:r>
      <w:proofErr w:type="spellEnd"/>
      <w:r w:rsidR="00F17E18" w:rsidRPr="00F17E18">
        <w:rPr>
          <w:rFonts w:ascii="Calibri" w:hAnsi="Calibri" w:cs="Calibri"/>
        </w:rPr>
        <w:t xml:space="preserve">, D., &amp; </w:t>
      </w:r>
      <w:proofErr w:type="spellStart"/>
      <w:r w:rsidR="00F17E18" w:rsidRPr="00F17E18">
        <w:rPr>
          <w:rFonts w:ascii="Calibri" w:hAnsi="Calibri" w:cs="Calibri"/>
        </w:rPr>
        <w:t>Pojar</w:t>
      </w:r>
      <w:proofErr w:type="spellEnd"/>
      <w:r w:rsidR="00F17E18" w:rsidRPr="00F17E18">
        <w:rPr>
          <w:rFonts w:ascii="Calibri" w:hAnsi="Calibri" w:cs="Calibri"/>
        </w:rPr>
        <w:t xml:space="preserve">, J. (Eds.). (1998). </w:t>
      </w:r>
      <w:r w:rsidR="00F17E18" w:rsidRPr="00F17E18">
        <w:rPr>
          <w:rFonts w:ascii="Calibri" w:hAnsi="Calibri" w:cs="Calibri"/>
          <w:i/>
          <w:iCs/>
        </w:rPr>
        <w:t>Illustrated flora of British Columbia. Vols. 1-8</w:t>
      </w:r>
      <w:r w:rsidR="00F17E18" w:rsidRPr="00F17E18">
        <w:rPr>
          <w:rFonts w:ascii="Calibri" w:hAnsi="Calibri" w:cs="Calibri"/>
        </w:rPr>
        <w:t>. Victoria, BC: B.C. Min. Environ., Lands and Parks, and B.C. Min. For.</w:t>
      </w:r>
    </w:p>
    <w:p w14:paraId="5A883B82" w14:textId="77777777" w:rsidR="00F17E18" w:rsidRPr="00F17E18" w:rsidRDefault="00F17E18" w:rsidP="00F17E18">
      <w:pPr>
        <w:pStyle w:val="Bibliography"/>
        <w:rPr>
          <w:rFonts w:ascii="Calibri" w:hAnsi="Calibri" w:cs="Calibri"/>
        </w:rPr>
      </w:pPr>
      <w:r w:rsidRPr="00F17E18">
        <w:rPr>
          <w:rFonts w:ascii="Calibri" w:hAnsi="Calibri" w:cs="Calibri"/>
        </w:rPr>
        <w:t xml:space="preserve">Hairston, N. G., Smith, F. E., &amp; </w:t>
      </w:r>
      <w:proofErr w:type="spellStart"/>
      <w:r w:rsidRPr="00F17E18">
        <w:rPr>
          <w:rFonts w:ascii="Calibri" w:hAnsi="Calibri" w:cs="Calibri"/>
        </w:rPr>
        <w:t>Slobodkin</w:t>
      </w:r>
      <w:proofErr w:type="spellEnd"/>
      <w:r w:rsidRPr="00F17E18">
        <w:rPr>
          <w:rFonts w:ascii="Calibri" w:hAnsi="Calibri" w:cs="Calibri"/>
        </w:rPr>
        <w:t xml:space="preserve">, L. B. (1960). Community Structure, Population Control, and Competition. </w:t>
      </w:r>
      <w:r w:rsidRPr="00F17E18">
        <w:rPr>
          <w:rFonts w:ascii="Calibri" w:hAnsi="Calibri" w:cs="Calibri"/>
          <w:i/>
          <w:iCs/>
        </w:rPr>
        <w:t>The American Naturalist</w:t>
      </w:r>
      <w:r w:rsidRPr="00F17E18">
        <w:rPr>
          <w:rFonts w:ascii="Calibri" w:hAnsi="Calibri" w:cs="Calibri"/>
        </w:rPr>
        <w:t xml:space="preserve">, </w:t>
      </w:r>
      <w:r w:rsidRPr="00F17E18">
        <w:rPr>
          <w:rFonts w:ascii="Calibri" w:hAnsi="Calibri" w:cs="Calibri"/>
          <w:i/>
          <w:iCs/>
        </w:rPr>
        <w:t>94</w:t>
      </w:r>
      <w:r w:rsidRPr="00F17E18">
        <w:rPr>
          <w:rFonts w:ascii="Calibri" w:hAnsi="Calibri" w:cs="Calibri"/>
        </w:rPr>
        <w:t>, 421–425.</w:t>
      </w:r>
    </w:p>
    <w:p w14:paraId="375FD573" w14:textId="77777777" w:rsidR="00F17E18" w:rsidRPr="00F17E18" w:rsidRDefault="00F17E18" w:rsidP="00F17E18">
      <w:pPr>
        <w:pStyle w:val="Bibliography"/>
        <w:rPr>
          <w:rFonts w:ascii="Calibri" w:hAnsi="Calibri" w:cs="Calibri"/>
        </w:rPr>
      </w:pPr>
      <w:r w:rsidRPr="00F17E18">
        <w:rPr>
          <w:rFonts w:ascii="Calibri" w:hAnsi="Calibri" w:cs="Calibri"/>
        </w:rPr>
        <w:t xml:space="preserve">Hitchcock, C. L., &amp; Cronquist, A. (1973). </w:t>
      </w:r>
      <w:r w:rsidRPr="00F17E18">
        <w:rPr>
          <w:rFonts w:ascii="Calibri" w:hAnsi="Calibri" w:cs="Calibri"/>
          <w:i/>
          <w:iCs/>
        </w:rPr>
        <w:t>Flora of the Pacific Northwest, an illustrated manual</w:t>
      </w:r>
      <w:r w:rsidRPr="00F17E18">
        <w:rPr>
          <w:rFonts w:ascii="Calibri" w:hAnsi="Calibri" w:cs="Calibri"/>
        </w:rPr>
        <w:t>. Seattle and London: University of Washington Press.</w:t>
      </w:r>
    </w:p>
    <w:p w14:paraId="728C73D7" w14:textId="77777777" w:rsidR="00F17E18" w:rsidRPr="00F17E18" w:rsidRDefault="00F17E18" w:rsidP="00F17E18">
      <w:pPr>
        <w:pStyle w:val="Bibliography"/>
        <w:rPr>
          <w:rFonts w:ascii="Calibri" w:hAnsi="Calibri" w:cs="Calibri"/>
        </w:rPr>
      </w:pPr>
      <w:proofErr w:type="spellStart"/>
      <w:r w:rsidRPr="00F17E18">
        <w:rPr>
          <w:rFonts w:ascii="Calibri" w:hAnsi="Calibri" w:cs="Calibri"/>
        </w:rPr>
        <w:t>Hopfensperger</w:t>
      </w:r>
      <w:proofErr w:type="spellEnd"/>
      <w:r w:rsidRPr="00F17E18">
        <w:rPr>
          <w:rFonts w:ascii="Calibri" w:hAnsi="Calibri" w:cs="Calibri"/>
        </w:rPr>
        <w:t xml:space="preserve">, K. N. (2007). A review of similarity between seed bank and standing vegetation across ecosystems. </w:t>
      </w:r>
      <w:r w:rsidRPr="00F17E18">
        <w:rPr>
          <w:rFonts w:ascii="Calibri" w:hAnsi="Calibri" w:cs="Calibri"/>
          <w:i/>
          <w:iCs/>
        </w:rPr>
        <w:t>Oikos</w:t>
      </w:r>
      <w:r w:rsidRPr="00F17E18">
        <w:rPr>
          <w:rFonts w:ascii="Calibri" w:hAnsi="Calibri" w:cs="Calibri"/>
        </w:rPr>
        <w:t xml:space="preserve">, </w:t>
      </w:r>
      <w:r w:rsidRPr="00F17E18">
        <w:rPr>
          <w:rFonts w:ascii="Calibri" w:hAnsi="Calibri" w:cs="Calibri"/>
          <w:i/>
          <w:iCs/>
        </w:rPr>
        <w:t>116</w:t>
      </w:r>
      <w:r w:rsidRPr="00F17E18">
        <w:rPr>
          <w:rFonts w:ascii="Calibri" w:hAnsi="Calibri" w:cs="Calibri"/>
        </w:rPr>
        <w:t>, 1438–1448.</w:t>
      </w:r>
    </w:p>
    <w:p w14:paraId="114501DC" w14:textId="77777777" w:rsidR="00F17E18" w:rsidRPr="00F17E18" w:rsidRDefault="00F17E18" w:rsidP="00F17E18">
      <w:pPr>
        <w:pStyle w:val="Bibliography"/>
        <w:rPr>
          <w:rFonts w:ascii="Calibri" w:hAnsi="Calibri" w:cs="Calibri"/>
        </w:rPr>
      </w:pPr>
      <w:r w:rsidRPr="00F17E18">
        <w:rPr>
          <w:rFonts w:ascii="Calibri" w:hAnsi="Calibri" w:cs="Calibri"/>
        </w:rPr>
        <w:t xml:space="preserve">Pasternack, G. B. (2009). Chapter 3. Hydrogeomorphology and sedimentation in tidal freshwater wetlands. In A. </w:t>
      </w:r>
      <w:proofErr w:type="spellStart"/>
      <w:r w:rsidRPr="00F17E18">
        <w:rPr>
          <w:rFonts w:ascii="Calibri" w:hAnsi="Calibri" w:cs="Calibri"/>
        </w:rPr>
        <w:t>Barendregt</w:t>
      </w:r>
      <w:proofErr w:type="spellEnd"/>
      <w:r w:rsidRPr="00F17E18">
        <w:rPr>
          <w:rFonts w:ascii="Calibri" w:hAnsi="Calibri" w:cs="Calibri"/>
        </w:rPr>
        <w:t xml:space="preserve">, D. F. Whigham, &amp; A. H. Baldwin (Eds.), </w:t>
      </w:r>
      <w:r w:rsidRPr="00F17E18">
        <w:rPr>
          <w:rFonts w:ascii="Calibri" w:hAnsi="Calibri" w:cs="Calibri"/>
          <w:i/>
          <w:iCs/>
        </w:rPr>
        <w:t>Tidal Freshwater Wetlands</w:t>
      </w:r>
      <w:r w:rsidRPr="00F17E18">
        <w:rPr>
          <w:rFonts w:ascii="Calibri" w:hAnsi="Calibri" w:cs="Calibri"/>
        </w:rPr>
        <w:t xml:space="preserve"> (pp. 31–40). Leiden, The Netherlands: </w:t>
      </w:r>
      <w:proofErr w:type="spellStart"/>
      <w:r w:rsidRPr="00F17E18">
        <w:rPr>
          <w:rFonts w:ascii="Calibri" w:hAnsi="Calibri" w:cs="Calibri"/>
        </w:rPr>
        <w:t>Backhuys</w:t>
      </w:r>
      <w:proofErr w:type="spellEnd"/>
      <w:r w:rsidRPr="00F17E18">
        <w:rPr>
          <w:rFonts w:ascii="Calibri" w:hAnsi="Calibri" w:cs="Calibri"/>
        </w:rPr>
        <w:t xml:space="preserve"> Publishers.</w:t>
      </w:r>
    </w:p>
    <w:p w14:paraId="1F65070D" w14:textId="77777777" w:rsidR="00F17E18" w:rsidRPr="00F17E18" w:rsidRDefault="00F17E18" w:rsidP="00F17E18">
      <w:pPr>
        <w:pStyle w:val="Bibliography"/>
        <w:rPr>
          <w:rFonts w:ascii="Calibri" w:hAnsi="Calibri" w:cs="Calibri"/>
        </w:rPr>
      </w:pPr>
      <w:r w:rsidRPr="00F17E18">
        <w:rPr>
          <w:rFonts w:ascii="Calibri" w:hAnsi="Calibri" w:cs="Calibri"/>
        </w:rPr>
        <w:t xml:space="preserve">Srivastava, D. S., &amp; Jefferies, R. L. (1996). A Positive Feedback: Herbivory, Plant Growth, Salinity, and the Desertification of an Arctic Salt-Marsh. </w:t>
      </w:r>
      <w:r w:rsidRPr="00F17E18">
        <w:rPr>
          <w:rFonts w:ascii="Calibri" w:hAnsi="Calibri" w:cs="Calibri"/>
          <w:i/>
          <w:iCs/>
        </w:rPr>
        <w:t>Journal of Ecology</w:t>
      </w:r>
      <w:r w:rsidRPr="00F17E18">
        <w:rPr>
          <w:rFonts w:ascii="Calibri" w:hAnsi="Calibri" w:cs="Calibri"/>
        </w:rPr>
        <w:t xml:space="preserve">, </w:t>
      </w:r>
      <w:r w:rsidRPr="00F17E18">
        <w:rPr>
          <w:rFonts w:ascii="Calibri" w:hAnsi="Calibri" w:cs="Calibri"/>
          <w:i/>
          <w:iCs/>
        </w:rPr>
        <w:t>84</w:t>
      </w:r>
      <w:r w:rsidRPr="00F17E18">
        <w:rPr>
          <w:rFonts w:ascii="Calibri" w:hAnsi="Calibri" w:cs="Calibri"/>
        </w:rPr>
        <w:t>, 31–42. JSTOR.</w:t>
      </w:r>
    </w:p>
    <w:p w14:paraId="01CC450F" w14:textId="77777777" w:rsidR="00F17E18" w:rsidRPr="00F17E18" w:rsidRDefault="00F17E18" w:rsidP="00F17E18">
      <w:pPr>
        <w:pStyle w:val="Bibliography"/>
        <w:rPr>
          <w:rFonts w:ascii="Calibri" w:hAnsi="Calibri" w:cs="Calibri"/>
        </w:rPr>
      </w:pPr>
      <w:r w:rsidRPr="00F17E18">
        <w:rPr>
          <w:rFonts w:ascii="Calibri" w:hAnsi="Calibri" w:cs="Calibri"/>
        </w:rPr>
        <w:t xml:space="preserve">Standish, R. J., Hobbs, R. J., Mayfield, M. M., </w:t>
      </w:r>
      <w:proofErr w:type="spellStart"/>
      <w:r w:rsidRPr="00F17E18">
        <w:rPr>
          <w:rFonts w:ascii="Calibri" w:hAnsi="Calibri" w:cs="Calibri"/>
        </w:rPr>
        <w:t>Bestelmeyer</w:t>
      </w:r>
      <w:proofErr w:type="spellEnd"/>
      <w:r w:rsidRPr="00F17E18">
        <w:rPr>
          <w:rFonts w:ascii="Calibri" w:hAnsi="Calibri" w:cs="Calibri"/>
        </w:rPr>
        <w:t xml:space="preserve">, B. T., </w:t>
      </w:r>
      <w:proofErr w:type="spellStart"/>
      <w:r w:rsidRPr="00F17E18">
        <w:rPr>
          <w:rFonts w:ascii="Calibri" w:hAnsi="Calibri" w:cs="Calibri"/>
        </w:rPr>
        <w:t>Suding</w:t>
      </w:r>
      <w:proofErr w:type="spellEnd"/>
      <w:r w:rsidRPr="00F17E18">
        <w:rPr>
          <w:rFonts w:ascii="Calibri" w:hAnsi="Calibri" w:cs="Calibri"/>
        </w:rPr>
        <w:t xml:space="preserve">, K. N., Battaglia, L. L., … Thomas, P. A. (2014). Resilience in ecology: Abstraction, distraction, or where the action is? </w:t>
      </w:r>
      <w:r w:rsidRPr="00F17E18">
        <w:rPr>
          <w:rFonts w:ascii="Calibri" w:hAnsi="Calibri" w:cs="Calibri"/>
          <w:i/>
          <w:iCs/>
        </w:rPr>
        <w:t>Biological Conservation</w:t>
      </w:r>
      <w:r w:rsidRPr="00F17E18">
        <w:rPr>
          <w:rFonts w:ascii="Calibri" w:hAnsi="Calibri" w:cs="Calibri"/>
        </w:rPr>
        <w:t xml:space="preserve">, </w:t>
      </w:r>
      <w:r w:rsidRPr="00F17E18">
        <w:rPr>
          <w:rFonts w:ascii="Calibri" w:hAnsi="Calibri" w:cs="Calibri"/>
          <w:i/>
          <w:iCs/>
        </w:rPr>
        <w:t>177</w:t>
      </w:r>
      <w:r w:rsidRPr="00F17E18">
        <w:rPr>
          <w:rFonts w:ascii="Calibri" w:hAnsi="Calibri" w:cs="Calibri"/>
        </w:rPr>
        <w:t>, 43–51.</w:t>
      </w:r>
    </w:p>
    <w:p w14:paraId="148200EE" w14:textId="77777777" w:rsidR="00F17E18" w:rsidRPr="00F17E18" w:rsidRDefault="00F17E18" w:rsidP="00F17E18">
      <w:pPr>
        <w:pStyle w:val="Bibliography"/>
        <w:rPr>
          <w:rFonts w:ascii="Calibri" w:hAnsi="Calibri" w:cs="Calibri"/>
        </w:rPr>
      </w:pPr>
      <w:r w:rsidRPr="00F17E18">
        <w:rPr>
          <w:rFonts w:ascii="Calibri" w:hAnsi="Calibri" w:cs="Calibri"/>
        </w:rPr>
        <w:t xml:space="preserve">Waller, L. P., Allen, W. J., Barratt, B. I. P., Condron, L. M., </w:t>
      </w:r>
      <w:proofErr w:type="spellStart"/>
      <w:r w:rsidRPr="00F17E18">
        <w:rPr>
          <w:rFonts w:ascii="Calibri" w:hAnsi="Calibri" w:cs="Calibri"/>
        </w:rPr>
        <w:t>França</w:t>
      </w:r>
      <w:proofErr w:type="spellEnd"/>
      <w:r w:rsidRPr="00F17E18">
        <w:rPr>
          <w:rFonts w:ascii="Calibri" w:hAnsi="Calibri" w:cs="Calibri"/>
        </w:rPr>
        <w:t xml:space="preserve">, F. M., Hunt, J. E., … Dickie, I. A. (2020). Biotic interactions drive ecosystem responses to exotic plant invaders. </w:t>
      </w:r>
      <w:r w:rsidRPr="00F17E18">
        <w:rPr>
          <w:rFonts w:ascii="Calibri" w:hAnsi="Calibri" w:cs="Calibri"/>
          <w:i/>
          <w:iCs/>
        </w:rPr>
        <w:t>Science</w:t>
      </w:r>
      <w:r w:rsidRPr="00F17E18">
        <w:rPr>
          <w:rFonts w:ascii="Calibri" w:hAnsi="Calibri" w:cs="Calibri"/>
        </w:rPr>
        <w:t xml:space="preserve">, </w:t>
      </w:r>
      <w:r w:rsidRPr="00F17E18">
        <w:rPr>
          <w:rFonts w:ascii="Calibri" w:hAnsi="Calibri" w:cs="Calibri"/>
          <w:i/>
          <w:iCs/>
        </w:rPr>
        <w:t>368</w:t>
      </w:r>
      <w:r w:rsidRPr="00F17E18">
        <w:rPr>
          <w:rFonts w:ascii="Calibri" w:hAnsi="Calibri" w:cs="Calibri"/>
        </w:rPr>
        <w:t>, 967–972.</w:t>
      </w:r>
    </w:p>
    <w:p w14:paraId="4E2FF155" w14:textId="5A6A71F2" w:rsidR="0083125B" w:rsidRPr="0083125B" w:rsidRDefault="0083125B" w:rsidP="0083125B">
      <w:r>
        <w:fldChar w:fldCharType="end"/>
      </w:r>
    </w:p>
    <w:p w14:paraId="42C1F3EA" w14:textId="77777777" w:rsidR="00EF68AC" w:rsidRPr="00EF68AC" w:rsidRDefault="00EF68AC" w:rsidP="00EF68AC"/>
    <w:p w14:paraId="5B4BAF75" w14:textId="77777777" w:rsidR="00EF68AC" w:rsidRPr="00EF68AC" w:rsidRDefault="00EF68AC" w:rsidP="00EF68AC"/>
    <w:p w14:paraId="57EF1C58" w14:textId="5D29641B" w:rsidR="008A0FDE" w:rsidRPr="005D29B0" w:rsidRDefault="008A0FDE"/>
    <w:sectPr w:rsidR="008A0FDE" w:rsidRPr="005D29B0">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tefanie Lane" w:date="2022-08-22T14:48:00Z" w:initials="SLL">
    <w:p w14:paraId="38F31D80" w14:textId="1EC21607" w:rsidR="00F44073" w:rsidRDefault="00F44073">
      <w:pPr>
        <w:pStyle w:val="CommentText"/>
      </w:pPr>
      <w:r>
        <w:rPr>
          <w:rStyle w:val="CommentReference"/>
        </w:rPr>
        <w:annotationRef/>
      </w:r>
      <w:r>
        <w:t>Why?</w:t>
      </w:r>
    </w:p>
  </w:comment>
  <w:comment w:id="1" w:author="Stefanie Lane" w:date="2022-06-17T14:35:00Z" w:initials="SLL">
    <w:p w14:paraId="35B51660" w14:textId="77777777" w:rsidR="008A0234" w:rsidRDefault="008A0234" w:rsidP="008A0234">
      <w:pPr>
        <w:pStyle w:val="CommentText"/>
      </w:pPr>
      <w:r>
        <w:rPr>
          <w:rStyle w:val="CommentReference"/>
        </w:rPr>
        <w:annotationRef/>
      </w:r>
      <w:r>
        <w:t>Accession to UBC herbarium as part of dissertation?</w:t>
      </w:r>
    </w:p>
  </w:comment>
  <w:comment w:id="2" w:author="Stefanie Lane" w:date="2022-08-25T17:20:00Z" w:initials="SLL">
    <w:p w14:paraId="158B1B88" w14:textId="77777777" w:rsidR="009D5BF7" w:rsidRPr="005D29B0" w:rsidRDefault="009D5BF7" w:rsidP="009D5BF7">
      <w:pPr>
        <w:pStyle w:val="ListParagraph"/>
        <w:numPr>
          <w:ilvl w:val="0"/>
          <w:numId w:val="3"/>
        </w:numPr>
        <w:spacing w:after="0" w:line="240" w:lineRule="auto"/>
        <w:contextualSpacing w:val="0"/>
        <w:rPr>
          <w:rFonts w:eastAsia="Times New Roman"/>
        </w:rPr>
      </w:pPr>
      <w:r>
        <w:rPr>
          <w:rStyle w:val="CommentReference"/>
        </w:rPr>
        <w:annotationRef/>
      </w: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p>
    <w:p w14:paraId="14ABF74B" w14:textId="77777777" w:rsidR="009D5BF7" w:rsidRPr="005D29B0" w:rsidRDefault="009D5BF7" w:rsidP="009D5BF7">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bove-ground vegetation at older disturbance sites will be more similar to reference vegetation than recently disturbed (regardless of seed inputs)</w:t>
      </w:r>
    </w:p>
    <w:p w14:paraId="243AA548" w14:textId="77777777" w:rsidR="009D5BF7" w:rsidRDefault="009D5BF7" w:rsidP="009D5BF7">
      <w:pPr>
        <w:pStyle w:val="ListParagraph"/>
        <w:numPr>
          <w:ilvl w:val="0"/>
          <w:numId w:val="3"/>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 disturbance and novel seed inputs lead to alternative succession pathways, where new competitors from seed inputs derail the "slow encroachment" of the clonal dominant from the neighboring intact site.</w:t>
      </w:r>
    </w:p>
    <w:p w14:paraId="27C02625" w14:textId="118424F9" w:rsidR="009D5BF7" w:rsidRDefault="009D5BF7">
      <w:pPr>
        <w:pStyle w:val="CommentText"/>
      </w:pPr>
    </w:p>
  </w:comment>
  <w:comment w:id="4" w:author="Stefanie Lane" w:date="2022-08-25T17:29:00Z" w:initials="SLL">
    <w:p w14:paraId="2762FB3A" w14:textId="77777777" w:rsidR="00B47FB6" w:rsidRPr="005D29B0" w:rsidRDefault="00B47FB6" w:rsidP="00B47FB6">
      <w:pPr>
        <w:pStyle w:val="ListParagraph"/>
        <w:numPr>
          <w:ilvl w:val="0"/>
          <w:numId w:val="10"/>
        </w:numPr>
        <w:spacing w:after="0" w:line="240" w:lineRule="auto"/>
        <w:contextualSpacing w:val="0"/>
        <w:rPr>
          <w:rFonts w:eastAsia="Times New Roman"/>
        </w:rPr>
      </w:pPr>
      <w:r>
        <w:rPr>
          <w:rStyle w:val="CommentReference"/>
        </w:rPr>
        <w:annotationRef/>
      </w:r>
      <w:r>
        <w:rPr>
          <w:rFonts w:eastAsia="Times New Roman"/>
        </w:rPr>
        <w:t>A</w:t>
      </w:r>
      <w:r w:rsidRPr="005D29B0">
        <w:rPr>
          <w:rFonts w:eastAsia="Times New Roman"/>
        </w:rPr>
        <w:t xml:space="preserve">bove-ground vegetation in recently disturbed sites will </w:t>
      </w:r>
      <w:r>
        <w:rPr>
          <w:rFonts w:eastAsia="Times New Roman"/>
        </w:rPr>
        <w:t xml:space="preserve">be highly </w:t>
      </w:r>
      <w:r w:rsidRPr="005D29B0">
        <w:rPr>
          <w:rFonts w:eastAsia="Times New Roman"/>
        </w:rPr>
        <w:t>similar to seed inputs than older disturbance vegetation similarity to seed, or reference vegetation similarity to seed</w:t>
      </w:r>
    </w:p>
    <w:p w14:paraId="1B4CB92A" w14:textId="77777777" w:rsidR="00B47FB6" w:rsidRPr="005D29B0" w:rsidRDefault="00B47FB6" w:rsidP="00B47FB6">
      <w:pPr>
        <w:pStyle w:val="ListParagraph"/>
        <w:numPr>
          <w:ilvl w:val="0"/>
          <w:numId w:val="10"/>
        </w:numPr>
        <w:spacing w:after="0" w:line="240" w:lineRule="auto"/>
        <w:contextualSpacing w:val="0"/>
        <w:rPr>
          <w:rFonts w:eastAsia="Times New Roman"/>
        </w:rPr>
      </w:pPr>
      <w:r>
        <w:rPr>
          <w:rFonts w:eastAsia="Times New Roman"/>
        </w:rPr>
        <w:t>A</w:t>
      </w:r>
      <w:r w:rsidRPr="005D29B0">
        <w:rPr>
          <w:rFonts w:eastAsia="Times New Roman"/>
        </w:rPr>
        <w:t>bove-ground vegetation at older disturbance sites will be more similar to reference vegetation than recently disturbed (regardless of seed inputs)</w:t>
      </w:r>
    </w:p>
    <w:p w14:paraId="6968329C" w14:textId="77777777" w:rsidR="00B47FB6" w:rsidRDefault="00B47FB6" w:rsidP="00B47FB6">
      <w:pPr>
        <w:pStyle w:val="ListParagraph"/>
        <w:numPr>
          <w:ilvl w:val="0"/>
          <w:numId w:val="10"/>
        </w:numPr>
        <w:spacing w:after="0" w:line="240" w:lineRule="auto"/>
        <w:contextualSpacing w:val="0"/>
        <w:rPr>
          <w:rFonts w:eastAsia="Times New Roman"/>
        </w:rPr>
      </w:pPr>
      <w:r>
        <w:rPr>
          <w:rFonts w:eastAsia="Times New Roman"/>
        </w:rPr>
        <w:t>A</w:t>
      </w:r>
      <w:r w:rsidRPr="005D29B0">
        <w:rPr>
          <w:rFonts w:eastAsia="Times New Roman"/>
        </w:rPr>
        <w:t>lternative</w:t>
      </w:r>
      <w:r>
        <w:rPr>
          <w:rFonts w:eastAsia="Times New Roman"/>
        </w:rPr>
        <w:t>ly,</w:t>
      </w:r>
      <w:r w:rsidRPr="005D29B0">
        <w:rPr>
          <w:rFonts w:eastAsia="Times New Roman"/>
        </w:rPr>
        <w:t> novel disturbance and novel seed inputs lead to alternative succession pathways, where new competitors from seed inputs derail the "slow encroachment" of the clonal dominant from the neighboring intact site.</w:t>
      </w:r>
    </w:p>
    <w:p w14:paraId="55944082" w14:textId="337B972A" w:rsidR="00B47FB6" w:rsidRDefault="00B47FB6">
      <w:pPr>
        <w:pStyle w:val="CommentText"/>
      </w:pPr>
    </w:p>
  </w:comment>
  <w:comment w:id="5" w:author="Stefanie Lane" w:date="2022-08-25T17:38:00Z" w:initials="SLL">
    <w:p w14:paraId="34C69B58" w14:textId="4517D3E0" w:rsidR="00C109F9" w:rsidRDefault="00C109F9">
      <w:pPr>
        <w:pStyle w:val="CommentText"/>
      </w:pPr>
      <w:r>
        <w:rPr>
          <w:rStyle w:val="CommentReference"/>
        </w:rPr>
        <w:annotationRef/>
      </w:r>
      <w:r>
        <w:t xml:space="preserve">Novel ecosystems, targeted ecological/anthropogenic valu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F31D80" w15:done="0"/>
  <w15:commentEx w15:paraId="35B51660" w15:done="0"/>
  <w15:commentEx w15:paraId="27C02625" w15:done="0"/>
  <w15:commentEx w15:paraId="55944082" w15:done="0"/>
  <w15:commentEx w15:paraId="34C69B5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F31D80" w16cid:durableId="26AE15CD"/>
  <w16cid:commentId w16cid:paraId="35B51660" w16cid:durableId="26570F9F"/>
  <w16cid:commentId w16cid:paraId="27C02625" w16cid:durableId="26B22DF9"/>
  <w16cid:commentId w16cid:paraId="55944082" w16cid:durableId="26B23010"/>
  <w16cid:commentId w16cid:paraId="34C69B58" w16cid:durableId="26B231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933254" w14:textId="77777777" w:rsidR="003A4BCE" w:rsidRDefault="003A4BCE" w:rsidP="003A4BCE">
      <w:pPr>
        <w:spacing w:after="0" w:line="240" w:lineRule="auto"/>
      </w:pPr>
      <w:r>
        <w:separator/>
      </w:r>
    </w:p>
  </w:endnote>
  <w:endnote w:type="continuationSeparator" w:id="0">
    <w:p w14:paraId="16322C73" w14:textId="77777777" w:rsidR="003A4BCE" w:rsidRDefault="003A4BCE" w:rsidP="003A4B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4920297"/>
      <w:docPartObj>
        <w:docPartGallery w:val="Page Numbers (Bottom of Page)"/>
        <w:docPartUnique/>
      </w:docPartObj>
    </w:sdtPr>
    <w:sdtEndPr>
      <w:rPr>
        <w:noProof/>
      </w:rPr>
    </w:sdtEndPr>
    <w:sdtContent>
      <w:p w14:paraId="057566C5" w14:textId="4C818C3D" w:rsidR="003A4BCE" w:rsidRDefault="003A4BC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D4BB4A4" w14:textId="77777777" w:rsidR="003A4BCE" w:rsidRDefault="003A4B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A1B35D" w14:textId="77777777" w:rsidR="003A4BCE" w:rsidRDefault="003A4BCE" w:rsidP="003A4BCE">
      <w:pPr>
        <w:spacing w:after="0" w:line="240" w:lineRule="auto"/>
      </w:pPr>
      <w:r>
        <w:separator/>
      </w:r>
    </w:p>
  </w:footnote>
  <w:footnote w:type="continuationSeparator" w:id="0">
    <w:p w14:paraId="7232EE2E" w14:textId="77777777" w:rsidR="003A4BCE" w:rsidRDefault="003A4BCE" w:rsidP="003A4B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6E7593"/>
    <w:multiLevelType w:val="hybridMultilevel"/>
    <w:tmpl w:val="28D249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D631A"/>
    <w:multiLevelType w:val="hybridMultilevel"/>
    <w:tmpl w:val="6AD25C16"/>
    <w:lvl w:ilvl="0" w:tplc="DCE26D80">
      <w:start w:val="4"/>
      <w:numFmt w:val="bullet"/>
      <w:lvlText w:val=""/>
      <w:lvlJc w:val="left"/>
      <w:pPr>
        <w:ind w:left="720" w:hanging="360"/>
      </w:pPr>
      <w:rPr>
        <w:rFonts w:ascii="Symbol" w:eastAsiaTheme="minorHAnsi" w:hAnsi="Symbol" w:cstheme="minorBidi" w:hint="default"/>
        <w: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 w15:restartNumberingAfterBreak="0">
    <w:nsid w:val="1CF63043"/>
    <w:multiLevelType w:val="hybridMultilevel"/>
    <w:tmpl w:val="A9DE5BAA"/>
    <w:lvl w:ilvl="0" w:tplc="CC3836B8">
      <w:start w:val="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246134"/>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 w15:restartNumberingAfterBreak="0">
    <w:nsid w:val="2FA80796"/>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374D3F42"/>
    <w:multiLevelType w:val="hybridMultilevel"/>
    <w:tmpl w:val="4A54DBAC"/>
    <w:lvl w:ilvl="0" w:tplc="DCE26D80">
      <w:start w:val="4"/>
      <w:numFmt w:val="bullet"/>
      <w:lvlText w:val=""/>
      <w:lvlJc w:val="left"/>
      <w:pPr>
        <w:ind w:left="720" w:hanging="360"/>
      </w:pPr>
      <w:rPr>
        <w:rFonts w:ascii="Symbol" w:eastAsiaTheme="minorHAnsi" w:hAnsi="Symbol" w:cstheme="minorBidi"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F607912"/>
    <w:multiLevelType w:val="hybridMultilevel"/>
    <w:tmpl w:val="B5B42ADC"/>
    <w:lvl w:ilvl="0" w:tplc="AD32FC8C">
      <w:start w:val="1"/>
      <w:numFmt w:val="decimal"/>
      <w:lvlText w:val="%1."/>
      <w:lvlJc w:val="left"/>
      <w:pPr>
        <w:tabs>
          <w:tab w:val="num" w:pos="720"/>
        </w:tabs>
        <w:ind w:left="720" w:hanging="360"/>
      </w:pPr>
      <w:rPr>
        <w:rFonts w:asciiTheme="minorHAnsi" w:eastAsiaTheme="minorHAnsi" w:hAnsiTheme="minorHAnsi" w:cstheme="minorBidi"/>
      </w:rPr>
    </w:lvl>
    <w:lvl w:ilvl="1" w:tplc="BB4E4830">
      <w:numFmt w:val="bullet"/>
      <w:lvlText w:val="•"/>
      <w:lvlJc w:val="left"/>
      <w:pPr>
        <w:tabs>
          <w:tab w:val="num" w:pos="1440"/>
        </w:tabs>
        <w:ind w:left="1440" w:hanging="360"/>
      </w:pPr>
      <w:rPr>
        <w:rFonts w:ascii="Arial" w:hAnsi="Arial" w:hint="default"/>
      </w:rPr>
    </w:lvl>
    <w:lvl w:ilvl="2" w:tplc="ED26545C" w:tentative="1">
      <w:start w:val="1"/>
      <w:numFmt w:val="decimal"/>
      <w:lvlText w:val="%3."/>
      <w:lvlJc w:val="left"/>
      <w:pPr>
        <w:tabs>
          <w:tab w:val="num" w:pos="2160"/>
        </w:tabs>
        <w:ind w:left="2160" w:hanging="360"/>
      </w:pPr>
    </w:lvl>
    <w:lvl w:ilvl="3" w:tplc="A8B2599C" w:tentative="1">
      <w:start w:val="1"/>
      <w:numFmt w:val="decimal"/>
      <w:lvlText w:val="%4."/>
      <w:lvlJc w:val="left"/>
      <w:pPr>
        <w:tabs>
          <w:tab w:val="num" w:pos="2880"/>
        </w:tabs>
        <w:ind w:left="2880" w:hanging="360"/>
      </w:pPr>
    </w:lvl>
    <w:lvl w:ilvl="4" w:tplc="3EE68F6E" w:tentative="1">
      <w:start w:val="1"/>
      <w:numFmt w:val="decimal"/>
      <w:lvlText w:val="%5."/>
      <w:lvlJc w:val="left"/>
      <w:pPr>
        <w:tabs>
          <w:tab w:val="num" w:pos="3600"/>
        </w:tabs>
        <w:ind w:left="3600" w:hanging="360"/>
      </w:pPr>
    </w:lvl>
    <w:lvl w:ilvl="5" w:tplc="EE90A57A" w:tentative="1">
      <w:start w:val="1"/>
      <w:numFmt w:val="decimal"/>
      <w:lvlText w:val="%6."/>
      <w:lvlJc w:val="left"/>
      <w:pPr>
        <w:tabs>
          <w:tab w:val="num" w:pos="4320"/>
        </w:tabs>
        <w:ind w:left="4320" w:hanging="360"/>
      </w:pPr>
    </w:lvl>
    <w:lvl w:ilvl="6" w:tplc="B66A7CD4" w:tentative="1">
      <w:start w:val="1"/>
      <w:numFmt w:val="decimal"/>
      <w:lvlText w:val="%7."/>
      <w:lvlJc w:val="left"/>
      <w:pPr>
        <w:tabs>
          <w:tab w:val="num" w:pos="5040"/>
        </w:tabs>
        <w:ind w:left="5040" w:hanging="360"/>
      </w:pPr>
    </w:lvl>
    <w:lvl w:ilvl="7" w:tplc="73922EDC" w:tentative="1">
      <w:start w:val="1"/>
      <w:numFmt w:val="decimal"/>
      <w:lvlText w:val="%8."/>
      <w:lvlJc w:val="left"/>
      <w:pPr>
        <w:tabs>
          <w:tab w:val="num" w:pos="5760"/>
        </w:tabs>
        <w:ind w:left="5760" w:hanging="360"/>
      </w:pPr>
    </w:lvl>
    <w:lvl w:ilvl="8" w:tplc="1FDEC9DE" w:tentative="1">
      <w:start w:val="1"/>
      <w:numFmt w:val="decimal"/>
      <w:lvlText w:val="%9."/>
      <w:lvlJc w:val="left"/>
      <w:pPr>
        <w:tabs>
          <w:tab w:val="num" w:pos="6480"/>
        </w:tabs>
        <w:ind w:left="6480" w:hanging="360"/>
      </w:pPr>
    </w:lvl>
  </w:abstractNum>
  <w:abstractNum w:abstractNumId="7" w15:restartNumberingAfterBreak="0">
    <w:nsid w:val="40EB4A72"/>
    <w:multiLevelType w:val="hybridMultilevel"/>
    <w:tmpl w:val="212284F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44732958"/>
    <w:multiLevelType w:val="hybridMultilevel"/>
    <w:tmpl w:val="98A443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1B1086"/>
    <w:multiLevelType w:val="hybridMultilevel"/>
    <w:tmpl w:val="331C43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1C5A8D"/>
    <w:multiLevelType w:val="hybridMultilevel"/>
    <w:tmpl w:val="3364E83E"/>
    <w:lvl w:ilvl="0" w:tplc="5A0E6518">
      <w:start w:val="1"/>
      <w:numFmt w:val="decimal"/>
      <w:lvlText w:val="%1."/>
      <w:lvlJc w:val="left"/>
      <w:pPr>
        <w:tabs>
          <w:tab w:val="num" w:pos="720"/>
        </w:tabs>
        <w:ind w:left="720" w:hanging="360"/>
      </w:pPr>
    </w:lvl>
    <w:lvl w:ilvl="1" w:tplc="DCDC7948" w:tentative="1">
      <w:start w:val="1"/>
      <w:numFmt w:val="decimal"/>
      <w:lvlText w:val="%2."/>
      <w:lvlJc w:val="left"/>
      <w:pPr>
        <w:tabs>
          <w:tab w:val="num" w:pos="1440"/>
        </w:tabs>
        <w:ind w:left="1440" w:hanging="360"/>
      </w:pPr>
    </w:lvl>
    <w:lvl w:ilvl="2" w:tplc="3F6C65C8" w:tentative="1">
      <w:start w:val="1"/>
      <w:numFmt w:val="decimal"/>
      <w:lvlText w:val="%3."/>
      <w:lvlJc w:val="left"/>
      <w:pPr>
        <w:tabs>
          <w:tab w:val="num" w:pos="2160"/>
        </w:tabs>
        <w:ind w:left="2160" w:hanging="360"/>
      </w:pPr>
    </w:lvl>
    <w:lvl w:ilvl="3" w:tplc="325ECADE" w:tentative="1">
      <w:start w:val="1"/>
      <w:numFmt w:val="decimal"/>
      <w:lvlText w:val="%4."/>
      <w:lvlJc w:val="left"/>
      <w:pPr>
        <w:tabs>
          <w:tab w:val="num" w:pos="2880"/>
        </w:tabs>
        <w:ind w:left="2880" w:hanging="360"/>
      </w:pPr>
    </w:lvl>
    <w:lvl w:ilvl="4" w:tplc="65ACDFA2" w:tentative="1">
      <w:start w:val="1"/>
      <w:numFmt w:val="decimal"/>
      <w:lvlText w:val="%5."/>
      <w:lvlJc w:val="left"/>
      <w:pPr>
        <w:tabs>
          <w:tab w:val="num" w:pos="3600"/>
        </w:tabs>
        <w:ind w:left="3600" w:hanging="360"/>
      </w:pPr>
    </w:lvl>
    <w:lvl w:ilvl="5" w:tplc="DB7A5686" w:tentative="1">
      <w:start w:val="1"/>
      <w:numFmt w:val="decimal"/>
      <w:lvlText w:val="%6."/>
      <w:lvlJc w:val="left"/>
      <w:pPr>
        <w:tabs>
          <w:tab w:val="num" w:pos="4320"/>
        </w:tabs>
        <w:ind w:left="4320" w:hanging="360"/>
      </w:pPr>
    </w:lvl>
    <w:lvl w:ilvl="6" w:tplc="E392E8DC" w:tentative="1">
      <w:start w:val="1"/>
      <w:numFmt w:val="decimal"/>
      <w:lvlText w:val="%7."/>
      <w:lvlJc w:val="left"/>
      <w:pPr>
        <w:tabs>
          <w:tab w:val="num" w:pos="5040"/>
        </w:tabs>
        <w:ind w:left="5040" w:hanging="360"/>
      </w:pPr>
    </w:lvl>
    <w:lvl w:ilvl="7" w:tplc="C512E906" w:tentative="1">
      <w:start w:val="1"/>
      <w:numFmt w:val="decimal"/>
      <w:lvlText w:val="%8."/>
      <w:lvlJc w:val="left"/>
      <w:pPr>
        <w:tabs>
          <w:tab w:val="num" w:pos="5760"/>
        </w:tabs>
        <w:ind w:left="5760" w:hanging="360"/>
      </w:pPr>
    </w:lvl>
    <w:lvl w:ilvl="8" w:tplc="33583C38" w:tentative="1">
      <w:start w:val="1"/>
      <w:numFmt w:val="decimal"/>
      <w:lvlText w:val="%9."/>
      <w:lvlJc w:val="left"/>
      <w:pPr>
        <w:tabs>
          <w:tab w:val="num" w:pos="6480"/>
        </w:tabs>
        <w:ind w:left="6480" w:hanging="360"/>
      </w:pPr>
    </w:lvl>
  </w:abstractNum>
  <w:num w:numId="1">
    <w:abstractNumId w:val="6"/>
  </w:num>
  <w:num w:numId="2">
    <w:abstractNumId w:val="10"/>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9"/>
  </w:num>
  <w:num w:numId="5">
    <w:abstractNumId w:val="0"/>
  </w:num>
  <w:num w:numId="6">
    <w:abstractNumId w:val="2"/>
  </w:num>
  <w:num w:numId="7">
    <w:abstractNumId w:val="5"/>
  </w:num>
  <w:num w:numId="8">
    <w:abstractNumId w:val="4"/>
  </w:num>
  <w:num w:numId="9">
    <w:abstractNumId w:val="7"/>
  </w:num>
  <w:num w:numId="10">
    <w:abstractNumId w:val="1"/>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6722"/>
    <w:rsid w:val="000026FC"/>
    <w:rsid w:val="00011EF5"/>
    <w:rsid w:val="0004138A"/>
    <w:rsid w:val="00047E33"/>
    <w:rsid w:val="00071711"/>
    <w:rsid w:val="00086FA0"/>
    <w:rsid w:val="000A104C"/>
    <w:rsid w:val="000A20FB"/>
    <w:rsid w:val="000D3131"/>
    <w:rsid w:val="000D7BDD"/>
    <w:rsid w:val="0010207B"/>
    <w:rsid w:val="0010261D"/>
    <w:rsid w:val="00137E0B"/>
    <w:rsid w:val="00142A71"/>
    <w:rsid w:val="00142CA8"/>
    <w:rsid w:val="001544F8"/>
    <w:rsid w:val="00161345"/>
    <w:rsid w:val="00166B69"/>
    <w:rsid w:val="00167A5E"/>
    <w:rsid w:val="00180B40"/>
    <w:rsid w:val="0018306E"/>
    <w:rsid w:val="001B15C3"/>
    <w:rsid w:val="001B7BD7"/>
    <w:rsid w:val="001C1948"/>
    <w:rsid w:val="001C4B67"/>
    <w:rsid w:val="001D49D6"/>
    <w:rsid w:val="001E1E6C"/>
    <w:rsid w:val="001E24DE"/>
    <w:rsid w:val="001F402A"/>
    <w:rsid w:val="001F54B5"/>
    <w:rsid w:val="001F5A40"/>
    <w:rsid w:val="002028D5"/>
    <w:rsid w:val="00225F6A"/>
    <w:rsid w:val="0025535F"/>
    <w:rsid w:val="002563DC"/>
    <w:rsid w:val="002664A4"/>
    <w:rsid w:val="00290098"/>
    <w:rsid w:val="002B07A0"/>
    <w:rsid w:val="002B0C85"/>
    <w:rsid w:val="002B5DC5"/>
    <w:rsid w:val="002C39B0"/>
    <w:rsid w:val="002E7D6A"/>
    <w:rsid w:val="00305802"/>
    <w:rsid w:val="0031478F"/>
    <w:rsid w:val="00317E0D"/>
    <w:rsid w:val="00320CAC"/>
    <w:rsid w:val="00320EF7"/>
    <w:rsid w:val="00323904"/>
    <w:rsid w:val="00330F92"/>
    <w:rsid w:val="003324A5"/>
    <w:rsid w:val="00336FC7"/>
    <w:rsid w:val="003419FF"/>
    <w:rsid w:val="00354739"/>
    <w:rsid w:val="00357FBE"/>
    <w:rsid w:val="003769AF"/>
    <w:rsid w:val="003931BA"/>
    <w:rsid w:val="003A4806"/>
    <w:rsid w:val="003A4BCE"/>
    <w:rsid w:val="003A704A"/>
    <w:rsid w:val="003E245E"/>
    <w:rsid w:val="003F47E7"/>
    <w:rsid w:val="00400132"/>
    <w:rsid w:val="0040394E"/>
    <w:rsid w:val="00406494"/>
    <w:rsid w:val="00410227"/>
    <w:rsid w:val="004141A4"/>
    <w:rsid w:val="004166A3"/>
    <w:rsid w:val="00441F56"/>
    <w:rsid w:val="00457DDC"/>
    <w:rsid w:val="004709F0"/>
    <w:rsid w:val="00483C34"/>
    <w:rsid w:val="00485348"/>
    <w:rsid w:val="0049570B"/>
    <w:rsid w:val="004A191E"/>
    <w:rsid w:val="004C053D"/>
    <w:rsid w:val="004C1843"/>
    <w:rsid w:val="004C6B4E"/>
    <w:rsid w:val="004F022A"/>
    <w:rsid w:val="004F5415"/>
    <w:rsid w:val="00506586"/>
    <w:rsid w:val="00552343"/>
    <w:rsid w:val="005531F4"/>
    <w:rsid w:val="00554053"/>
    <w:rsid w:val="0055497D"/>
    <w:rsid w:val="0057056B"/>
    <w:rsid w:val="005810B0"/>
    <w:rsid w:val="005A23C1"/>
    <w:rsid w:val="005B2F3D"/>
    <w:rsid w:val="005D29B0"/>
    <w:rsid w:val="005E0618"/>
    <w:rsid w:val="005E1F87"/>
    <w:rsid w:val="005E2115"/>
    <w:rsid w:val="005E58DD"/>
    <w:rsid w:val="00606702"/>
    <w:rsid w:val="00617608"/>
    <w:rsid w:val="006227E6"/>
    <w:rsid w:val="00622E6D"/>
    <w:rsid w:val="00631FF0"/>
    <w:rsid w:val="006371C5"/>
    <w:rsid w:val="00643654"/>
    <w:rsid w:val="00645DAB"/>
    <w:rsid w:val="00647F06"/>
    <w:rsid w:val="0065092B"/>
    <w:rsid w:val="00653231"/>
    <w:rsid w:val="006641D5"/>
    <w:rsid w:val="00682688"/>
    <w:rsid w:val="00696FAD"/>
    <w:rsid w:val="006D09AE"/>
    <w:rsid w:val="006D3418"/>
    <w:rsid w:val="006E03E8"/>
    <w:rsid w:val="006F424F"/>
    <w:rsid w:val="006F6FE7"/>
    <w:rsid w:val="007113B5"/>
    <w:rsid w:val="00763237"/>
    <w:rsid w:val="007771A7"/>
    <w:rsid w:val="00780ABE"/>
    <w:rsid w:val="00792C58"/>
    <w:rsid w:val="007A4111"/>
    <w:rsid w:val="007B5274"/>
    <w:rsid w:val="007C199C"/>
    <w:rsid w:val="007C29D8"/>
    <w:rsid w:val="007C43AE"/>
    <w:rsid w:val="007D1234"/>
    <w:rsid w:val="007D7475"/>
    <w:rsid w:val="007F5791"/>
    <w:rsid w:val="008141A0"/>
    <w:rsid w:val="00816107"/>
    <w:rsid w:val="008177D0"/>
    <w:rsid w:val="008179F1"/>
    <w:rsid w:val="00817A32"/>
    <w:rsid w:val="00820EAF"/>
    <w:rsid w:val="0083125B"/>
    <w:rsid w:val="008319A9"/>
    <w:rsid w:val="00834851"/>
    <w:rsid w:val="00840848"/>
    <w:rsid w:val="008465BB"/>
    <w:rsid w:val="0085198F"/>
    <w:rsid w:val="00852E1A"/>
    <w:rsid w:val="00871076"/>
    <w:rsid w:val="008838D2"/>
    <w:rsid w:val="008A0234"/>
    <w:rsid w:val="008A0FDE"/>
    <w:rsid w:val="008B1587"/>
    <w:rsid w:val="008B2FE7"/>
    <w:rsid w:val="008D2F77"/>
    <w:rsid w:val="009035DA"/>
    <w:rsid w:val="009036B4"/>
    <w:rsid w:val="009068BB"/>
    <w:rsid w:val="009126BB"/>
    <w:rsid w:val="00922EDC"/>
    <w:rsid w:val="009236BD"/>
    <w:rsid w:val="009447A7"/>
    <w:rsid w:val="00960EBA"/>
    <w:rsid w:val="009675A6"/>
    <w:rsid w:val="00967EC8"/>
    <w:rsid w:val="00976CF6"/>
    <w:rsid w:val="00993CFD"/>
    <w:rsid w:val="00996C34"/>
    <w:rsid w:val="009A6506"/>
    <w:rsid w:val="009B3EFB"/>
    <w:rsid w:val="009B6C8D"/>
    <w:rsid w:val="009D5BF7"/>
    <w:rsid w:val="00A13350"/>
    <w:rsid w:val="00A14F01"/>
    <w:rsid w:val="00A25079"/>
    <w:rsid w:val="00A27C45"/>
    <w:rsid w:val="00A5116C"/>
    <w:rsid w:val="00A563CE"/>
    <w:rsid w:val="00A842C0"/>
    <w:rsid w:val="00AA1402"/>
    <w:rsid w:val="00AD62C0"/>
    <w:rsid w:val="00AE70C1"/>
    <w:rsid w:val="00B47FB6"/>
    <w:rsid w:val="00B53394"/>
    <w:rsid w:val="00B67E17"/>
    <w:rsid w:val="00B85F91"/>
    <w:rsid w:val="00B86DED"/>
    <w:rsid w:val="00B9151D"/>
    <w:rsid w:val="00B951B6"/>
    <w:rsid w:val="00BA1536"/>
    <w:rsid w:val="00BB780B"/>
    <w:rsid w:val="00BC52D5"/>
    <w:rsid w:val="00BD229C"/>
    <w:rsid w:val="00BD3D92"/>
    <w:rsid w:val="00BE3518"/>
    <w:rsid w:val="00C02AB5"/>
    <w:rsid w:val="00C04FA3"/>
    <w:rsid w:val="00C0793C"/>
    <w:rsid w:val="00C109F9"/>
    <w:rsid w:val="00C21004"/>
    <w:rsid w:val="00C24B46"/>
    <w:rsid w:val="00C55796"/>
    <w:rsid w:val="00C757B0"/>
    <w:rsid w:val="00C772C6"/>
    <w:rsid w:val="00C92E19"/>
    <w:rsid w:val="00C936DE"/>
    <w:rsid w:val="00CC6B3A"/>
    <w:rsid w:val="00CF234A"/>
    <w:rsid w:val="00D10B78"/>
    <w:rsid w:val="00D4563B"/>
    <w:rsid w:val="00D67837"/>
    <w:rsid w:val="00D826A1"/>
    <w:rsid w:val="00DD5F57"/>
    <w:rsid w:val="00E129CF"/>
    <w:rsid w:val="00E16898"/>
    <w:rsid w:val="00E26530"/>
    <w:rsid w:val="00E346FE"/>
    <w:rsid w:val="00E51FD8"/>
    <w:rsid w:val="00E52903"/>
    <w:rsid w:val="00E56722"/>
    <w:rsid w:val="00E677F3"/>
    <w:rsid w:val="00E80B73"/>
    <w:rsid w:val="00E8243D"/>
    <w:rsid w:val="00E87F5C"/>
    <w:rsid w:val="00E9372E"/>
    <w:rsid w:val="00EA6F76"/>
    <w:rsid w:val="00EE4918"/>
    <w:rsid w:val="00EF68AC"/>
    <w:rsid w:val="00F17E18"/>
    <w:rsid w:val="00F245F9"/>
    <w:rsid w:val="00F3581A"/>
    <w:rsid w:val="00F44073"/>
    <w:rsid w:val="00F61469"/>
    <w:rsid w:val="00F620DD"/>
    <w:rsid w:val="00F82A3C"/>
    <w:rsid w:val="00FB13C2"/>
    <w:rsid w:val="00FC6CB5"/>
    <w:rsid w:val="00FD7693"/>
    <w:rsid w:val="00FE3A8D"/>
    <w:rsid w:val="00FF02F2"/>
    <w:rsid w:val="00FF36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9445CC"/>
  <w15:chartTrackingRefBased/>
  <w15:docId w15:val="{C223AC68-AA11-4EB5-97A0-F7087D0D2C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68A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023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A023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A563CE"/>
    <w:pPr>
      <w:spacing w:line="240" w:lineRule="auto"/>
    </w:pPr>
    <w:rPr>
      <w:sz w:val="20"/>
      <w:szCs w:val="20"/>
    </w:rPr>
  </w:style>
  <w:style w:type="character" w:customStyle="1" w:styleId="CommentTextChar">
    <w:name w:val="Comment Text Char"/>
    <w:basedOn w:val="DefaultParagraphFont"/>
    <w:link w:val="CommentText"/>
    <w:uiPriority w:val="99"/>
    <w:rsid w:val="00A563CE"/>
    <w:rPr>
      <w:sz w:val="20"/>
      <w:szCs w:val="20"/>
    </w:rPr>
  </w:style>
  <w:style w:type="paragraph" w:styleId="ListParagraph">
    <w:name w:val="List Paragraph"/>
    <w:basedOn w:val="Normal"/>
    <w:uiPriority w:val="34"/>
    <w:qFormat/>
    <w:rsid w:val="001C4B67"/>
    <w:pPr>
      <w:ind w:left="720"/>
      <w:contextualSpacing/>
    </w:pPr>
  </w:style>
  <w:style w:type="character" w:styleId="CommentReference">
    <w:name w:val="annotation reference"/>
    <w:basedOn w:val="DefaultParagraphFont"/>
    <w:uiPriority w:val="99"/>
    <w:semiHidden/>
    <w:unhideWhenUsed/>
    <w:rsid w:val="001C4B67"/>
    <w:rPr>
      <w:sz w:val="16"/>
      <w:szCs w:val="16"/>
    </w:rPr>
  </w:style>
  <w:style w:type="paragraph" w:styleId="BalloonText">
    <w:name w:val="Balloon Text"/>
    <w:basedOn w:val="Normal"/>
    <w:link w:val="BalloonTextChar"/>
    <w:uiPriority w:val="99"/>
    <w:semiHidden/>
    <w:unhideWhenUsed/>
    <w:rsid w:val="001C4B6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C4B6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52903"/>
    <w:rPr>
      <w:b/>
      <w:bCs/>
    </w:rPr>
  </w:style>
  <w:style w:type="character" w:customStyle="1" w:styleId="CommentSubjectChar">
    <w:name w:val="Comment Subject Char"/>
    <w:basedOn w:val="CommentTextChar"/>
    <w:link w:val="CommentSubject"/>
    <w:uiPriority w:val="99"/>
    <w:semiHidden/>
    <w:rsid w:val="00E52903"/>
    <w:rPr>
      <w:b/>
      <w:bCs/>
      <w:sz w:val="20"/>
      <w:szCs w:val="20"/>
    </w:rPr>
  </w:style>
  <w:style w:type="paragraph" w:styleId="Header">
    <w:name w:val="header"/>
    <w:basedOn w:val="Normal"/>
    <w:link w:val="HeaderChar"/>
    <w:uiPriority w:val="99"/>
    <w:unhideWhenUsed/>
    <w:rsid w:val="003A4B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A4BCE"/>
  </w:style>
  <w:style w:type="paragraph" w:styleId="Footer">
    <w:name w:val="footer"/>
    <w:basedOn w:val="Normal"/>
    <w:link w:val="FooterChar"/>
    <w:uiPriority w:val="99"/>
    <w:unhideWhenUsed/>
    <w:rsid w:val="003A4B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A4BCE"/>
  </w:style>
  <w:style w:type="character" w:customStyle="1" w:styleId="Heading1Char">
    <w:name w:val="Heading 1 Char"/>
    <w:basedOn w:val="DefaultParagraphFont"/>
    <w:link w:val="Heading1"/>
    <w:uiPriority w:val="9"/>
    <w:rsid w:val="00EF68A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A023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A0234"/>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8A0234"/>
    <w:rPr>
      <w:color w:val="0563C1" w:themeColor="hyperlink"/>
      <w:u w:val="single"/>
    </w:rPr>
  </w:style>
  <w:style w:type="table" w:styleId="TableGrid">
    <w:name w:val="Table Grid"/>
    <w:basedOn w:val="TableNormal"/>
    <w:uiPriority w:val="39"/>
    <w:rsid w:val="008A023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A0234"/>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3125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homedepot.com/p/Husky-9-in-Stainless-Steel-Bulb-Planter-GD210314/317436441"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0F1B1B-204E-4125-A47D-5AD67EE05E9B}">
  <ds:schemaRefs>
    <ds:schemaRef ds:uri="http://purl.org/dc/terms/"/>
    <ds:schemaRef ds:uri="http://schemas.microsoft.com/office/infopath/2007/PartnerControls"/>
    <ds:schemaRef ds:uri="http://purl.org/dc/elements/1.1/"/>
    <ds:schemaRef ds:uri="http://schemas.openxmlformats.org/package/2006/metadata/core-properties"/>
    <ds:schemaRef ds:uri="360018dd-41eb-4458-b1d4-4b46a95a2b02"/>
    <ds:schemaRef ds:uri="http://schemas.microsoft.com/office/2006/documentManagement/types"/>
    <ds:schemaRef ds:uri="http://purl.org/dc/dcmitype/"/>
    <ds:schemaRef ds:uri="8c008993-a31f-4b40-b1f3-88dd9c6e1924"/>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7D6AC66E-3A45-46E8-AA34-EA2B70D3BCE2}">
  <ds:schemaRefs>
    <ds:schemaRef ds:uri="http://schemas.microsoft.com/sharepoint/v3/contenttype/forms"/>
  </ds:schemaRefs>
</ds:datastoreItem>
</file>

<file path=customXml/itemProps3.xml><?xml version="1.0" encoding="utf-8"?>
<ds:datastoreItem xmlns:ds="http://schemas.openxmlformats.org/officeDocument/2006/customXml" ds:itemID="{E4368173-DE39-49A1-BE73-A0159C3F6F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FF41C2E-71B4-4346-A58D-A0061C1BF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85</TotalTime>
  <Pages>10</Pages>
  <Words>4839</Words>
  <Characters>2758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0</cp:revision>
  <dcterms:created xsi:type="dcterms:W3CDTF">2022-08-12T03:32:00Z</dcterms:created>
  <dcterms:modified xsi:type="dcterms:W3CDTF">2022-09-01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3"&gt;&lt;session id="TameGG3r"/&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